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C15029" w14:textId="009D78FF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Nam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of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Journal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color w:val="000000"/>
        </w:rPr>
        <w:t>World</w:t>
      </w:r>
      <w:r w:rsidR="00572F4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color w:val="000000"/>
        </w:rPr>
        <w:t>Journal</w:t>
      </w:r>
      <w:r w:rsidR="00572F4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color w:val="000000"/>
        </w:rPr>
        <w:t>of</w:t>
      </w:r>
      <w:r w:rsidR="00572F4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color w:val="000000"/>
        </w:rPr>
        <w:t>Gastroenterology</w:t>
      </w:r>
    </w:p>
    <w:p w14:paraId="3B2D20CB" w14:textId="4617F9BA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Manuscript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NO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3616</w:t>
      </w:r>
    </w:p>
    <w:p w14:paraId="4D4FD4CD" w14:textId="58C0F2EA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Manuscript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Type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EW</w:t>
      </w:r>
    </w:p>
    <w:p w14:paraId="0AA39A23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415CE624" w14:textId="5526567E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aps/>
          <w:color w:val="000000"/>
        </w:rPr>
        <w:t>m</w:t>
      </w:r>
      <w:r w:rsidRPr="003815E1">
        <w:rPr>
          <w:rFonts w:ascii="Book Antiqua" w:eastAsia="Book Antiqua" w:hAnsi="Book Antiqua" w:cs="Book Antiqua"/>
          <w:b/>
          <w:color w:val="000000"/>
        </w:rPr>
        <w:t>anagement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of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hepatiti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B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viru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infection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in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patient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with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inflammatory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bowel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diseas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under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treatment</w:t>
      </w:r>
    </w:p>
    <w:p w14:paraId="23F5BA1D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24F1A581" w14:textId="262B4AA9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Axiar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</w:p>
    <w:p w14:paraId="65671DD4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3FF0314C" w14:textId="3D5363BD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eorgi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xiar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nth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Zampeli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yrid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chopoulo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org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mias</w:t>
      </w:r>
    </w:p>
    <w:p w14:paraId="7C9FFDEF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20DDA50D" w14:textId="225FE50C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Georgios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Axiaris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Evanthia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Zampeli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Spyridon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Michopoulos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artm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"Alexandra"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spita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he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1528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ece</w:t>
      </w:r>
    </w:p>
    <w:p w14:paraId="72119480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277AD5DB" w14:textId="2C3259C1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Giorgos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Bamias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a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5A30FA" w:rsidRPr="003815E1">
        <w:rPr>
          <w:rFonts w:ascii="Book Antiqua" w:eastAsia="Book Antiqua" w:hAnsi="Book Antiqua" w:cs="Book Antiqua"/>
          <w:color w:val="000000"/>
        </w:rPr>
        <w:t>Depar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cin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apodistri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vers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hen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tir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spita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he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1526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ece</w:t>
      </w:r>
    </w:p>
    <w:p w14:paraId="2E6B0701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5AF88009" w14:textId="4F304DFC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xiar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ll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ro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per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Zampel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chopoul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mi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ritic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ew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terat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p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ort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llectu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en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570ECD"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a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pprove</w:t>
      </w:r>
      <w:r w:rsidR="00321884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anuscript.</w:t>
      </w:r>
    </w:p>
    <w:p w14:paraId="0A54CED6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728F9AFE" w14:textId="57286605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Giorgos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Bamias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a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712E10" w:rsidRPr="003815E1">
        <w:rPr>
          <w:rFonts w:ascii="Book Antiqua" w:eastAsia="Book Antiqua" w:hAnsi="Book Antiqua" w:cs="Book Antiqua"/>
          <w:color w:val="000000"/>
        </w:rPr>
        <w:t>Depar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cin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apodistri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vers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hen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tir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spita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ifisi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enu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he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1526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e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bamias@gmail.com</w:t>
      </w:r>
    </w:p>
    <w:p w14:paraId="0A39E568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6A22863E" w14:textId="626CB368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bru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21</w:t>
      </w:r>
    </w:p>
    <w:p w14:paraId="4984F2F5" w14:textId="42B96F46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ri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6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21</w:t>
      </w:r>
    </w:p>
    <w:p w14:paraId="0C697334" w14:textId="226C4F9B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lastRenderedPageBreak/>
        <w:t>Accepted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733F5" w:rsidRPr="00F733F5">
        <w:rPr>
          <w:rFonts w:ascii="Book Antiqua" w:eastAsia="Book Antiqua" w:hAnsi="Book Antiqua" w:cs="Book Antiqua"/>
          <w:color w:val="000000"/>
        </w:rPr>
        <w:t>May 27, 2021</w:t>
      </w:r>
    </w:p>
    <w:p w14:paraId="44754F55" w14:textId="4C1891A6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6371479E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  <w:sectPr w:rsidR="00A77B3E" w:rsidRPr="003815E1" w:rsidSect="00C648D3">
          <w:footerReference w:type="default" r:id="rId6"/>
          <w:pgSz w:w="12240" w:h="15840"/>
          <w:pgMar w:top="1497" w:right="1554" w:bottom="1497" w:left="1554" w:header="720" w:footer="720" w:gutter="0"/>
          <w:cols w:space="720"/>
          <w:docGrid w:linePitch="360"/>
        </w:sectPr>
      </w:pPr>
    </w:p>
    <w:p w14:paraId="0BD56D24" w14:textId="77777777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15C8B168" w14:textId="56C58299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ob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blem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f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am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V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w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IBD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rg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llow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pidemiolog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fa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sAg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fa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-HB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-HBc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e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l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de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form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ific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fi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-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pha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men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mplis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t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lleng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s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os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/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minister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en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minist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c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ucleot(s)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alogu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/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homogene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chemica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le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urr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r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ew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ut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blem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d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id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me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4F4AA684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7DE2F795" w14:textId="18DCAA08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bow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d</w:t>
      </w:r>
      <w:r w:rsidRPr="003815E1">
        <w:rPr>
          <w:rFonts w:ascii="Book Antiqua" w:eastAsia="Book Antiqua" w:hAnsi="Book Antiqua" w:cs="Book Antiqua"/>
          <w:color w:val="000000"/>
        </w:rPr>
        <w:t>isease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</w:t>
      </w:r>
    </w:p>
    <w:p w14:paraId="074102F9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641BB70A" w14:textId="7E1AF2A7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lastRenderedPageBreak/>
        <w:t>Axiar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Zampel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chopoul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mi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Manag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bow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treatment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J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21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s</w:t>
      </w:r>
    </w:p>
    <w:p w14:paraId="1649D766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29D91296" w14:textId="7E393B6F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E81AC1"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E81AC1"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E81AC1"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E81AC1" w:rsidRPr="003815E1">
        <w:rPr>
          <w:rFonts w:ascii="Book Antiqua" w:eastAsia="Book Antiqua" w:hAnsi="Book Antiqua" w:cs="Book Antiqua"/>
          <w:color w:val="000000"/>
        </w:rPr>
        <w:t>(HBV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lleng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34777" w:rsidRPr="003815E1">
        <w:rPr>
          <w:rFonts w:ascii="Book Antiqua" w:eastAsia="Book Antiqua" w:hAnsi="Book Antiqua" w:cs="Book Antiqua"/>
          <w:color w:val="000000"/>
        </w:rPr>
        <w:t>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34777" w:rsidRPr="003815E1">
        <w:rPr>
          <w:rFonts w:ascii="Book Antiqua" w:eastAsia="Book Antiqua" w:hAnsi="Book Antiqua" w:cs="Book Antiqua"/>
          <w:color w:val="000000"/>
        </w:rPr>
        <w:t>bow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34777"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34777" w:rsidRPr="003815E1">
        <w:rPr>
          <w:rFonts w:ascii="Book Antiqua" w:eastAsia="Book Antiqua" w:hAnsi="Book Antiqua" w:cs="Book Antiqua"/>
          <w:color w:val="000000"/>
        </w:rPr>
        <w:t>(IBD)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am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courag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ns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odif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ve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utcom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veill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/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c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ploy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-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.</w:t>
      </w:r>
    </w:p>
    <w:p w14:paraId="42CC8878" w14:textId="77777777" w:rsidR="00572F43" w:rsidRDefault="00572F43">
      <w:pPr>
        <w:spacing w:line="360" w:lineRule="auto"/>
        <w:jc w:val="both"/>
        <w:rPr>
          <w:rFonts w:ascii="Book Antiqua" w:hAnsi="Book Antiqua"/>
        </w:rPr>
        <w:sectPr w:rsidR="00572F43" w:rsidSect="00765DC2">
          <w:pgSz w:w="12240" w:h="15840"/>
          <w:pgMar w:top="1497" w:right="1554" w:bottom="1497" w:left="1554" w:header="720" w:footer="720" w:gutter="0"/>
          <w:cols w:space="720"/>
          <w:docGrid w:linePitch="360"/>
        </w:sectPr>
      </w:pPr>
    </w:p>
    <w:p w14:paraId="3FF821DF" w14:textId="77777777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2D3843E0" w14:textId="641A2D49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w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res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ob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bl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ten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bid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talit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ga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15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57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ll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op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fec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im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ximat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e-thi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’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o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V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Τ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e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utcom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n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ymptoma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-st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irrhos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cell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nc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ath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u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%-1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ransplantation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waday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en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vers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lic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f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in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6290B660" w14:textId="66ABD7C1" w:rsidR="00A77B3E" w:rsidRPr="003815E1" w:rsidRDefault="004F41BD" w:rsidP="002F60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Crohn’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CD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lcer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l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UC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llect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fer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w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IBDs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ed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if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ap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amm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intesti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c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h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crib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l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ntur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play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ler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id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worl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-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l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t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umb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o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ab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n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ortant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inst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rug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if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eroi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opur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lec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arge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m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lecul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gre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romi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A1015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10150">
        <w:rPr>
          <w:rFonts w:ascii="Book Antiqua" w:eastAsia="Book Antiqua" w:hAnsi="Book Antiqua" w:cs="Book Antiqua"/>
          <w:color w:val="000000"/>
          <w:vertAlign w:val="superscript"/>
        </w:rPr>
        <w:t>6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qui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deficien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ulne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quisi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compas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ng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ious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64B15E15" w14:textId="5A2E3004" w:rsidR="00A77B3E" w:rsidRPr="003815E1" w:rsidRDefault="004F41BD" w:rsidP="002F60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ew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ur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ex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ationshi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d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pidemi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nd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enari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t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03734A56" w14:textId="77777777" w:rsidR="00A77B3E" w:rsidRPr="003815E1" w:rsidRDefault="00A77B3E">
      <w:pPr>
        <w:spacing w:line="360" w:lineRule="auto"/>
        <w:ind w:firstLine="720"/>
        <w:jc w:val="both"/>
        <w:rPr>
          <w:rFonts w:ascii="Book Antiqua" w:hAnsi="Book Antiqua"/>
        </w:rPr>
      </w:pPr>
    </w:p>
    <w:p w14:paraId="78F77EA2" w14:textId="5EB55A04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NATURAL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ISTORY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BV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FECTION</w:t>
      </w:r>
    </w:p>
    <w:p w14:paraId="49C2124C" w14:textId="6F83EC88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trop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long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dnavirida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mil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mit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xu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enter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ui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lood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inat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fa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sAg)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i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vert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mission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llow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mi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cy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ellula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cepto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odium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aurocholat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-transport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olypeptid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know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TCP)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ep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plic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m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valent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los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ircula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cccDNA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ucleu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ini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hromosome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ke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ructur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ongevit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virus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9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know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ragment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tegrat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uma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tegr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vit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plication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rg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jec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a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5%-5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ddle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%-5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adul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3544DAC8" w14:textId="13376BAE" w:rsidR="00A77B3E" w:rsidRPr="003815E1" w:rsidRDefault="004F41BD" w:rsidP="002F60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in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fil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describe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me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ler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eAg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sist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amin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n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roinflamm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amin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ro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br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ssu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conver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ear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fa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-HBs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I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ΗΒe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ious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a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ri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-HBe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an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inotransfer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LT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u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B1B56" w:rsidRPr="008B1B56">
        <w:rPr>
          <w:rFonts w:ascii="Book Antiqua" w:eastAsia="Book Antiqua" w:hAnsi="Book Antiqua" w:cs="Book Antiqua"/>
          <w:color w:val="000000"/>
        </w:rPr>
        <w:t>IU</w:t>
      </w:r>
      <w:r w:rsidRPr="008B1B56">
        <w:rPr>
          <w:rFonts w:ascii="Book Antiqua" w:eastAsia="Book Antiqua" w:hAnsi="Book Antiqua" w:cs="Book Antiqua"/>
          <w:color w:val="000000"/>
        </w:rPr>
        <w:t>/m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-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/sev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ro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c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uctu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zym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-HBc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u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essar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asu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u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ssu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2D89F716" w14:textId="5BC9BD69" w:rsidR="00A77B3E" w:rsidRPr="003815E1" w:rsidRDefault="004F41BD" w:rsidP="002F60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u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s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irrh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nu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%-2.5%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hib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s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e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%-2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year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mptom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r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yperten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ul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ugh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gr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br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aging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mo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ong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cell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cinom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lignan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p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or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k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GE-B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orpo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ame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k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d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latele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cell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cinom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domi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ltrasou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-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v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pha-fetoprote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asureme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20D8C4F6" w14:textId="77777777" w:rsidR="00A77B3E" w:rsidRPr="003815E1" w:rsidRDefault="00A77B3E" w:rsidP="00BD56FD">
      <w:pPr>
        <w:spacing w:line="360" w:lineRule="auto"/>
        <w:jc w:val="both"/>
        <w:rPr>
          <w:rFonts w:ascii="Book Antiqua" w:hAnsi="Book Antiqua"/>
        </w:rPr>
      </w:pPr>
    </w:p>
    <w:p w14:paraId="3708CD29" w14:textId="30DB0BFB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BV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EACTIVATION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67B375C9" w14:textId="2D9FFF7B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in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u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s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urr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lic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ies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ric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Disease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f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i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-fold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0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ious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</w:t>
      </w:r>
      <w:r w:rsidR="00BD56FD" w:rsidRPr="003815E1">
        <w:rPr>
          <w:rFonts w:ascii="Book Antiqua" w:eastAsia="Book Antiqua" w:hAnsi="Book Antiqua" w:cs="Book Antiqua"/>
          <w:color w:val="000000"/>
        </w:rPr>
        <w:t>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lastRenderedPageBreak/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Lo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(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10</w:t>
      </w:r>
      <w:r w:rsidRPr="003815E1">
        <w:rPr>
          <w:rFonts w:ascii="Book Antiqua" w:eastAsia="Book Antiqua" w:hAnsi="Book Antiqua" w:cs="Book Antiqua"/>
          <w:color w:val="000000"/>
        </w:rPr>
        <w:t>000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ailabl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ppear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ntio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a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tic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rm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-link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ycosy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ydrophil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antige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5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erg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ut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lete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n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ifestation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ymptomatic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ath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cipit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u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tenti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irrh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cell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cinoma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compens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favo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utcom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jaundi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f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/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a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g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se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-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failur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6ABA7C54" w14:textId="6C93BF82" w:rsidR="00A77B3E" w:rsidRPr="003815E1" w:rsidRDefault="004F41BD" w:rsidP="00BD56FD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cipit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u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defic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minist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ol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st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cell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llow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i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lif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plicat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l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t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if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n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stem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r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igin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colog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eu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trapo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cau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9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ak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la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evan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amp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um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r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TNF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arge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ivo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h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earance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nc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hibi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signal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hanc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plic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o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ucocortico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l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o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imu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eroid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B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0F409A54" w14:textId="27F8B510" w:rsidR="00A77B3E" w:rsidRPr="003815E1" w:rsidRDefault="004F41BD" w:rsidP="00BD56FD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Besid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x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c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atien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mo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lev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n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scepti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3C6D4D00" w14:textId="1E84D75C" w:rsidR="00A77B3E" w:rsidRPr="003815E1" w:rsidRDefault="004F41BD" w:rsidP="00BD56FD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os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quen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in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tages</w:t>
      </w:r>
      <w:r w:rsidR="00B45051"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5051" w:rsidRPr="003815E1">
        <w:rPr>
          <w:rFonts w:ascii="Book Antiqua" w:eastAsia="Book Antiqua" w:hAnsi="Book Antiqua" w:cs="Book Antiqua"/>
          <w:color w:val="000000"/>
          <w:vertAlign w:val="superscript"/>
        </w:rPr>
        <w:t>14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l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ymptoma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amin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sequent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su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amin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mptom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m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ath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i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ontinu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du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/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t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c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olv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m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cent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eu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asur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rio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n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o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rt-te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du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1-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viv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e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atien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482FD397" w14:textId="77777777" w:rsidR="00A77B3E" w:rsidRPr="003815E1" w:rsidRDefault="00A77B3E">
      <w:pPr>
        <w:spacing w:line="360" w:lineRule="auto"/>
        <w:ind w:firstLine="720"/>
        <w:jc w:val="both"/>
        <w:rPr>
          <w:rFonts w:ascii="Book Antiqua" w:hAnsi="Book Antiqua"/>
        </w:rPr>
      </w:pPr>
    </w:p>
    <w:p w14:paraId="6DD5127B" w14:textId="179CD9FB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BV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REVALENCE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ATIENTS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WITH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BD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2232F597" w14:textId="31A59F60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hib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ograph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abi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%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u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2%-7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endemicit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uth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i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exclu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Jap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ustralia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-Sahar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ric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aster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i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rea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termediat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ndemicit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outh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Centr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outhwe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ia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rael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Japan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aster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outher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urope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ussi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entr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outh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merica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-en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ric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ster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ther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ustrali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u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rica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w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ng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igr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cioecono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d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180473E8" w14:textId="22615C84" w:rsidR="00A77B3E" w:rsidRPr="003815E1" w:rsidRDefault="004F41BD" w:rsidP="00F345D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vestig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ric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l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id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cAb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F345D7"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345D7" w:rsidRPr="003815E1">
        <w:rPr>
          <w:rFonts w:ascii="Book Antiqua" w:eastAsia="Book Antiqua" w:hAnsi="Book Antiqua" w:cs="Book Antiqua"/>
          <w:color w:val="000000"/>
          <w:vertAlign w:val="superscript"/>
        </w:rPr>
        <w:t>26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2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tal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8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anc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29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e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.3%-5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expected</w:t>
      </w:r>
      <w:r w:rsidR="00F345D7"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345D7" w:rsidRPr="003815E1">
        <w:rPr>
          <w:rFonts w:ascii="Book Antiqua" w:eastAsia="Book Antiqua" w:hAnsi="Book Antiqua" w:cs="Book Antiqua"/>
          <w:color w:val="000000"/>
          <w:vertAlign w:val="superscript"/>
        </w:rPr>
        <w:t>30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3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l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medi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opul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surd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ublish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20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rd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C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7DDF3AC8" w14:textId="7BA551E5" w:rsidR="00A77B3E" w:rsidRPr="003815E1" w:rsidRDefault="004F41BD" w:rsidP="00F345D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ublish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08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.8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.2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ective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HBV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esting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sti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ubercul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atien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i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dictory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go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alle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7.86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.3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%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9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es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e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a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g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factor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ore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omin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vertical/perina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mi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ster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ore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E7704"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5E7704" w:rsidRPr="003815E1">
        <w:rPr>
          <w:rFonts w:ascii="Book Antiqua" w:eastAsia="Book Antiqua" w:hAnsi="Book Antiqua" w:cs="Book Antiqua"/>
          <w:color w:val="000000"/>
          <w:vertAlign w:val="superscript"/>
        </w:rPr>
        <w:t>36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3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ewor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rm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rmin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77DF1100" w14:textId="1B5061F6" w:rsidR="00A77B3E" w:rsidRPr="003815E1" w:rsidRDefault="004F41BD" w:rsidP="005333D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ak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geth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ail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id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ppo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ypothe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umul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all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tit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.</w:t>
      </w:r>
    </w:p>
    <w:p w14:paraId="439C2110" w14:textId="77777777" w:rsidR="00A77B3E" w:rsidRPr="003815E1" w:rsidRDefault="00A77B3E">
      <w:pPr>
        <w:spacing w:line="360" w:lineRule="auto"/>
        <w:ind w:firstLine="720"/>
        <w:jc w:val="both"/>
        <w:rPr>
          <w:rFonts w:ascii="Book Antiqua" w:hAnsi="Book Antiqua"/>
        </w:rPr>
      </w:pPr>
    </w:p>
    <w:p w14:paraId="57AD4A96" w14:textId="50AFEDAC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ANAGEMENT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BV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FECTION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ATIENTS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WITH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BD</w:t>
      </w:r>
    </w:p>
    <w:p w14:paraId="2E134C49" w14:textId="5F5A4BCE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os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ferab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fortunate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urvey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nduct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uropea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soci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common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know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LPA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ugge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90%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-infect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eopl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urop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unawar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ndition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8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refore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gre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mportanc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form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-def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n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ckli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vi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ocieties</w:t>
      </w:r>
      <w:r w:rsidR="000F1717"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F1717" w:rsidRPr="003815E1">
        <w:rPr>
          <w:rFonts w:ascii="Book Antiqua" w:eastAsia="Book Antiqua" w:hAnsi="Book Antiqua" w:cs="Book Antiqua"/>
          <w:color w:val="000000"/>
          <w:vertAlign w:val="superscript"/>
        </w:rPr>
        <w:t>7,39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4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v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acti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a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herap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356266A9" w14:textId="7FF641F2" w:rsidR="00A77B3E" w:rsidRPr="003815E1" w:rsidRDefault="004F41BD" w:rsidP="000F171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Ini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HB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tego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priat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1B092894" w14:textId="77777777" w:rsidR="00A77B3E" w:rsidRPr="003815E1" w:rsidRDefault="00A77B3E">
      <w:pPr>
        <w:spacing w:line="360" w:lineRule="auto"/>
        <w:ind w:firstLine="720"/>
        <w:jc w:val="both"/>
        <w:rPr>
          <w:rFonts w:ascii="Book Antiqua" w:hAnsi="Book Antiqua"/>
        </w:rPr>
      </w:pPr>
    </w:p>
    <w:p w14:paraId="49667EAC" w14:textId="715370DD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HBsAg-negative,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anti-HBs-negative,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anti-HBc-negative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patients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7C165C34" w14:textId="2DE4CEB8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rk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scepti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urrent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HB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00DC414A" w14:textId="1C41961A" w:rsidR="00A77B3E" w:rsidRPr="003815E1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lastRenderedPageBreak/>
        <w:t>Encourag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orta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i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la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vantag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ss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vi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-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orm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i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ip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rograms</w:t>
      </w:r>
      <w:r w:rsidR="00777013"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77013" w:rsidRPr="003815E1">
        <w:rPr>
          <w:rFonts w:ascii="Book Antiqua" w:eastAsia="Book Antiqua" w:hAnsi="Book Antiqua" w:cs="Book Antiqua"/>
          <w:color w:val="000000"/>
          <w:vertAlign w:val="superscript"/>
        </w:rPr>
        <w:t>41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4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t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i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ysicia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ip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duc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it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orta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ca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p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led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i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porte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r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her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guideline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4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1CC153E1" w14:textId="0F2EA409" w:rsidR="00A77B3E" w:rsidRPr="003815E1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Overal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low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m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6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8%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flec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s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t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mitt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rti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nte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l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HBV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titud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nging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waday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m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actic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cumen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cad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a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8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.1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03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3.2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11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4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03-2011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3.7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rd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othe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etherland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pann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000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010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creen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36%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49%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a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year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9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ccord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1834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-TNF-naï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creen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mprov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010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019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64%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87.4%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spectively)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50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3FBBA7B8" w14:textId="6A5F3198" w:rsidR="00A77B3E" w:rsidRPr="003815E1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Avail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tit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-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plasma-derived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-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yeast-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mmalian-deri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bin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rd-gene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-S1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-S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in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g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GlaxoSmithK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xensar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lgium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axPRO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Sanofi-Pasteu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y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ance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biva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Merc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amp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enilworth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J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s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lisav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epB-CpG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ynavax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chnolog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eryvil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s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ndri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GlaxoSmithK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als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i-B-Vac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VB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mbridg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k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inri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(GlaxoSmithK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al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+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diari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GlaxoSmithK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al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+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phtheria/tetanus/whoop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pertussi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+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lio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1D1E200A" w14:textId="37C37B98" w:rsidR="00A77B3E" w:rsidRPr="003815E1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B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2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μg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th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h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i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acti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amp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do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le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-1-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o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mo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18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bin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eplisav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-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B-CpG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a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q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juv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qu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minist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ar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mi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yporesponsiven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s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low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pecificall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27BFE7DE" w14:textId="47598588" w:rsidR="00A77B3E" w:rsidRPr="003815E1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e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ck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-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i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ablish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equ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um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t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du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e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t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ifes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B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4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ta-analy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Jia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688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o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1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f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UC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er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cessfu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20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56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22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57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is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er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lu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45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6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irm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l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8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25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97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differenc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empl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t-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arge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ol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e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equate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rotectiv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e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r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in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ant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u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pro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082EE706" w14:textId="0953C7A2" w:rsidR="00A77B3E" w:rsidRPr="003815E1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Facto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adequ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l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omple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administered)</w:t>
      </w:r>
      <w:r w:rsidR="00A1015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10150">
        <w:rPr>
          <w:rFonts w:ascii="Book Antiqua" w:eastAsia="Book Antiqua" w:hAnsi="Book Antiqua" w:cs="Book Antiqua"/>
          <w:color w:val="000000"/>
          <w:vertAlign w:val="superscript"/>
        </w:rPr>
        <w:t>53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6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unoz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5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re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equ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C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le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es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spec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crobio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ic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ula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erimen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rm-fr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du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lio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ablish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icrobiom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sti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ysbios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ypothes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f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ner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e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cep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ve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0A618D93" w14:textId="3DB5AAD6" w:rsidR="00A77B3E" w:rsidRPr="003815E1" w:rsidRDefault="004F41BD" w:rsidP="00242761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minist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herapie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3815E1">
        <w:rPr>
          <w:rFonts w:ascii="Book Antiqua" w:eastAsia="Book Antiqua" w:hAnsi="Book Antiqua" w:cs="Book Antiqua"/>
          <w:color w:val="000000"/>
        </w:rPr>
        <w:t>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nc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j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ear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u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fec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op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C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efo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ce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de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ferab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uenc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ta-analy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Jia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sbe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2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6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is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individu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vers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mmunomodulator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r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9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temp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otherapy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8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pro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igh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ator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ixi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16.7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alimu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48.4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%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6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tekinu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hib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2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edolizu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u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rm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ex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ndom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bli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laceb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o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ri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nding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irm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rringt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4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2.5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edolizu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hie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e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facitini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ar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eu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minish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neumococ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uenz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m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trosp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eumato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thr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facitinib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6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5B810350" w14:textId="58413AE3" w:rsidR="00A77B3E" w:rsidRPr="003815E1" w:rsidRDefault="004F41BD" w:rsidP="00242761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orementio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ea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odif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e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equent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s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x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agraph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lerat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ing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pl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ve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i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lu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l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pri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poi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ou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a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7F68F5C4" w14:textId="3A13C4CA" w:rsidR="00A77B3E" w:rsidRPr="003815E1" w:rsidRDefault="004F41BD" w:rsidP="002C3F7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lastRenderedPageBreak/>
        <w:t>Gisbe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7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r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v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-1-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le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hie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1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5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r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7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parr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8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r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0-1-2-6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val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gl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ndri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val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quival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n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r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hib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han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range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8%-75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hiev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yk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6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ri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a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x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eu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rd-gene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.g.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i-B-Vac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Pr="003815E1">
        <w:rPr>
          <w:rFonts w:ascii="Book Antiqua" w:eastAsia="Book Antiqua" w:hAnsi="Book Antiqua" w:cs="Book Antiqua"/>
          <w:color w:val="000000"/>
        </w:rPr>
        <w:t>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nef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-gene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.g</w:t>
      </w:r>
      <w:r w:rsidRPr="003815E1">
        <w:rPr>
          <w:rFonts w:ascii="Book Antiqua" w:eastAsia="Book Antiqua" w:hAnsi="Book Antiqua" w:cs="Book Antiqua"/>
          <w:color w:val="000000"/>
        </w:rPr>
        <w:t>.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proofErr w:type="gramStart"/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Pr="003815E1">
        <w:rPr>
          <w:rFonts w:ascii="Book Antiqua" w:eastAsia="Book Antiqua" w:hAnsi="Book Antiqua" w:cs="Book Antiqua"/>
          <w:color w:val="000000"/>
        </w:rPr>
        <w:t>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9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lucid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e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ak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geth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ns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mplis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e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n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erienc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ail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on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78A95B02" w14:textId="1DE00989" w:rsidR="00A77B3E" w:rsidRPr="003815E1" w:rsidRDefault="004F41BD" w:rsidP="002C3F7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es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8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basi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B6347" w:rsidRPr="003815E1">
        <w:rPr>
          <w:rFonts w:ascii="Book Antiqua" w:eastAsia="Book Antiqua" w:hAnsi="Book Antiqua" w:cs="Book Antiqua"/>
          <w:color w:val="000000"/>
          <w:vertAlign w:val="superscript"/>
        </w:rPr>
        <w:t>69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7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temp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successfu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o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t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tai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eti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e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iel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62.9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gl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40.2%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i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u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phasiz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e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chedul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ssio-Gi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0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hie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2.8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sho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ste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-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tai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l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5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5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e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141550D8" w14:textId="0BB4F39D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urkis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cie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-gui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/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do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-1-6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e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osed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-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g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os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administere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equ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i.e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8B6347"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ndri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axPRO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Pr="003815E1">
        <w:rPr>
          <w:rFonts w:ascii="Book Antiqua" w:eastAsia="Book Antiqua" w:hAnsi="Book Antiqua" w:cs="Book Antiqua"/>
          <w:color w:val="000000"/>
        </w:rPr>
        <w:t>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ate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acti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ed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f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j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st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ve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roblem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u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.</w:t>
      </w:r>
    </w:p>
    <w:p w14:paraId="10CB1E5A" w14:textId="77777777" w:rsidR="00A77B3E" w:rsidRPr="003815E1" w:rsidRDefault="00A77B3E">
      <w:pPr>
        <w:spacing w:line="360" w:lineRule="auto"/>
        <w:ind w:firstLine="720"/>
        <w:jc w:val="both"/>
        <w:rPr>
          <w:rFonts w:ascii="Book Antiqua" w:hAnsi="Book Antiqua"/>
        </w:rPr>
      </w:pPr>
    </w:p>
    <w:p w14:paraId="5B5818CB" w14:textId="70B229FB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HBsAg-positive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patients</w:t>
      </w:r>
    </w:p>
    <w:p w14:paraId="5DBC0321" w14:textId="0AC05E49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go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ies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e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loo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part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inotransfera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bumi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go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iffn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asur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.g</w:t>
      </w:r>
      <w:r w:rsidRPr="003815E1">
        <w:rPr>
          <w:rFonts w:ascii="Book Antiqua" w:eastAsia="Book Antiqua" w:hAnsi="Book Antiqua" w:cs="Book Antiqua"/>
          <w:color w:val="000000"/>
        </w:rPr>
        <w:t>.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l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A1015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10150">
        <w:rPr>
          <w:rFonts w:ascii="Book Antiqua" w:eastAsia="Book Antiqua" w:hAnsi="Book Antiqua" w:cs="Book Antiqua"/>
          <w:color w:val="000000"/>
          <w:vertAlign w:val="superscript"/>
        </w:rPr>
        <w:t>7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[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p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m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/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roinflamm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brosis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rresp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yp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odif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c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10D0EB99" w14:textId="3FBC8158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f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BD</w:t>
      </w:r>
      <w:r w:rsidR="00A1015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10150">
        <w:rPr>
          <w:rFonts w:ascii="Book Antiqua" w:eastAsia="Book Antiqua" w:hAnsi="Book Antiqua" w:cs="Book Antiqua"/>
          <w:color w:val="000000"/>
          <w:vertAlign w:val="superscript"/>
        </w:rPr>
        <w:t>7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u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i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c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r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yp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A1015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10150">
        <w:rPr>
          <w:rFonts w:ascii="Book Antiqua" w:eastAsia="Book Antiqua" w:hAnsi="Book Antiqua" w:cs="Book Antiqua"/>
          <w:color w:val="000000"/>
          <w:vertAlign w:val="superscript"/>
        </w:rPr>
        <w:t>7,11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cep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ric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GA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4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vers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im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%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1%-10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er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nis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NF-α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hibito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ytok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gr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hibito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nis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er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di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zathioprin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thotrexate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eroi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≤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ily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c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ucleos(t)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inu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ontinu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mmunosuppressan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4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fficie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c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ulticen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anis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r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noun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a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39EB018F" w14:textId="450D2080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ri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colog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eu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tudie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5-7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ten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clus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cario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c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is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ab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up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mo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usu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f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n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umb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ycl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fe-long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ev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emb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r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ytopathoge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m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st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in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ll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x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i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inu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ss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ed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B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07A78E8A" w14:textId="42889D6C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Nucleos(t)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alog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fer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ng-te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f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gylated-interfer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ourag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rd-gene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nofovi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tecav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nofov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afenam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actic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ist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vir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ist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rrier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tecav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nofov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afenam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fer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nofov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s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i.e.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actu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steoporos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ero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ysfun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im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omer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lt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L/min/1.1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buminur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g/2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osph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.5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g/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dL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mivud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oo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rt-te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-ye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-ye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ist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0%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ectivel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ng-te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mivud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ourag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m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ublish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mivud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qui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n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antiviral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4213F177" w14:textId="64FB075F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de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enc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inu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ss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vi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l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iesce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122337F4" w14:textId="308319B1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ng-te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l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2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u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s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f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ο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atien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6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alcohol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t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surd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cur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bet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i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ircumfer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iffnes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eroid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F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eat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nsitiz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ulne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-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ication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phasiz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6C263752" w14:textId="77777777" w:rsidR="00A77B3E" w:rsidRPr="003815E1" w:rsidRDefault="00A77B3E" w:rsidP="008B6347">
      <w:pPr>
        <w:spacing w:line="360" w:lineRule="auto"/>
        <w:jc w:val="both"/>
        <w:rPr>
          <w:rFonts w:ascii="Book Antiqua" w:hAnsi="Book Antiqua"/>
        </w:rPr>
      </w:pPr>
    </w:p>
    <w:p w14:paraId="11254106" w14:textId="584E9B7F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HBsAg-negative/anti-HBc-positive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patients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5D3C3CF3" w14:textId="21F7864B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o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homogen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fi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flec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i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l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respo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‘window’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io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ear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ol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o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o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ol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enari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ten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im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%-5%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nding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c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ta-analy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olongit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9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hemat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.6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antific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l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inguis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utof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.6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v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rog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rk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f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ss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go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bloo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6AFB11D6" w14:textId="1FB339E4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gro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sho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2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/mL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ng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1%-89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-27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clu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ositivit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clus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amin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a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n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.7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A10150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A10150">
        <w:rPr>
          <w:rFonts w:ascii="Book Antiqua" w:eastAsia="Book Antiqua" w:hAnsi="Book Antiqua" w:cs="Book Antiqua"/>
          <w:color w:val="000000"/>
        </w:rPr>
        <w:t>0.6</w:t>
      </w:r>
      <w:r w:rsidRPr="003815E1">
        <w:rPr>
          <w:rFonts w:ascii="Book Antiqua" w:eastAsia="Book Antiqua" w:hAnsi="Book Antiqua" w:cs="Book Antiqua"/>
          <w:color w:val="000000"/>
        </w:rPr>
        <w:t>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29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ective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aster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intermedi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on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2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1.2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deficienc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lign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mat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peci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CD2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tuximab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3CE83D99" w14:textId="377A0090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o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06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volv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m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fliximab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c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es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babi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form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ltimat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irm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e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.13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4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59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ixi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NF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348FDDFD" w14:textId="4A0EFCDC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odif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cation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loo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qu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ightforwar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terat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ar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–HBc-positive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-negati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B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wh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cei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rticosteroid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os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&gt;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0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rednison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aily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derat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os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10-20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rednison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ai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≥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4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wk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/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-TNF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cei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vir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rophylax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ve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4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viral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ntinu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ea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6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opp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mmunosuppressants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oted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eve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“</w:t>
      </w:r>
      <w:r w:rsidRPr="003815E1">
        <w:rPr>
          <w:rFonts w:ascii="Book Antiqua" w:eastAsia="Book Antiqua" w:hAnsi="Book Antiqua" w:cs="Book Antiqua"/>
          <w:color w:val="000000"/>
        </w:rPr>
        <w:t>wea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ation/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a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idence”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ern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p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ccording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uropea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soci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common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ferr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ASL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uropea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rohn’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lit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rganis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common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ferr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CCO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guideline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urveillanc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rong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indicat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clude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ransaminase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sAg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-HB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bodie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nth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ver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3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reafter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re-empti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vir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mmenc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as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sA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eroconvers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etection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n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sur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ud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op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c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ssibi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llow-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ferenc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orpo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cision-making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zathioprine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6-mercaptopurin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ethotrexat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-HBc-positi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arrie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ow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0E4410B9" w14:textId="5B7EB4BA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ximat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5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erg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id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gge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k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level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6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o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llu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ta-analy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u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6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9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d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ta-analys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ymphom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-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epend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i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U/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mo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ymphom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motherap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antific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gh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l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i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6.41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6.48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U/mL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az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io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17.29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0.001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o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CC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/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onitoring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64424C91" w14:textId="77777777" w:rsidR="00A77B3E" w:rsidRPr="003815E1" w:rsidRDefault="00A77B3E" w:rsidP="008B6347">
      <w:pPr>
        <w:spacing w:line="360" w:lineRule="auto"/>
        <w:jc w:val="both"/>
        <w:rPr>
          <w:rFonts w:ascii="Book Antiqua" w:hAnsi="Book Antiqua"/>
        </w:rPr>
      </w:pPr>
    </w:p>
    <w:p w14:paraId="5E803BD4" w14:textId="13E2A610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Acute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HBV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infection</w:t>
      </w:r>
    </w:p>
    <w:p w14:paraId="78841618" w14:textId="2D369330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rren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m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i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terat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crib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onsist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li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olu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romi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ixi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mporar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ontinu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ti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en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complication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ou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ixi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pid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ol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failur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9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7E508E00" w14:textId="001D01BB" w:rsidR="00A77B3E" w:rsidRPr="003815E1" w:rsidRDefault="004F41BD" w:rsidP="008E6D9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olu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ximat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ontane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v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duce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9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g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g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acerb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antit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asur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g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lpfu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i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latter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sho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lu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stanc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l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milumines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ass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A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n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9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pecificit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92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n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6.2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ecific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9.7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9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fec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73649CCB" w14:textId="27557BD8" w:rsidR="00A77B3E" w:rsidRPr="003815E1" w:rsidRDefault="004F41BD" w:rsidP="008E6D9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Kinetic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i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kelihoo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it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du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i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olu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fec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en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eu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o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e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ul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ra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agulopa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ndid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ucleos(t)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alogu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gges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e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.</w:t>
      </w:r>
    </w:p>
    <w:p w14:paraId="75E00F41" w14:textId="77777777" w:rsidR="00A77B3E" w:rsidRPr="003815E1" w:rsidRDefault="00A77B3E" w:rsidP="008E6D97">
      <w:pPr>
        <w:spacing w:line="360" w:lineRule="auto"/>
        <w:jc w:val="both"/>
        <w:rPr>
          <w:rFonts w:ascii="Book Antiqua" w:hAnsi="Book Antiqua"/>
        </w:rPr>
      </w:pPr>
    </w:p>
    <w:p w14:paraId="2FB62607" w14:textId="77777777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79DDA64B" w14:textId="3BE752AD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d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wbor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in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ob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blem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w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stan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umb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comit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r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amou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unic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de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rg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i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ep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-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quir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f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l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yp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up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47417D96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367BC486" w14:textId="77777777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REFERENCES</w:t>
      </w:r>
    </w:p>
    <w:p w14:paraId="452F2B23" w14:textId="2DD26B0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bookmarkStart w:id="0" w:name="OLE_LINK186"/>
      <w:r w:rsidRPr="003815E1">
        <w:rPr>
          <w:rFonts w:ascii="Book Antiqua" w:hAnsi="Book Antiqua"/>
        </w:rPr>
        <w:t>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World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ealth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Organization</w:t>
      </w:r>
      <w:r w:rsidRPr="003815E1">
        <w:rPr>
          <w:rFonts w:ascii="Book Antiqua" w:hAnsi="Book Antiqua"/>
        </w:rPr>
        <w:t>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si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e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ul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-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ommendation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3-22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74348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vaccine.2017.07.046]</w:t>
      </w:r>
    </w:p>
    <w:p w14:paraId="3D96AB1E" w14:textId="7D28FBA1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och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B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mu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nsplant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-re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dication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en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urr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ul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3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9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181-S18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470870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s0168-8278(03)00335-0]</w:t>
      </w:r>
    </w:p>
    <w:p w14:paraId="582F69BA" w14:textId="34ED8560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mi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nderwoo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chim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nacci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hos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C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K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J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pl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G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rldwi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cid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ur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stem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ie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pulation-ba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i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anc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9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769-277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05064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S0140-6736(17)32448-0]</w:t>
      </w:r>
    </w:p>
    <w:p w14:paraId="2DF7D784" w14:textId="36EE98AB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Ananthakrishna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N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pl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g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ob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pidemi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stain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al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live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ur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252-126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00754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gh.2020.01.028]</w:t>
      </w:r>
    </w:p>
    <w:p w14:paraId="1813BFB8" w14:textId="1F2CE2C1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GBD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2017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Inflammator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Bowe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Diseas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ollaborators</w:t>
      </w:r>
      <w:r w:rsidRPr="003815E1">
        <w:rPr>
          <w:rFonts w:ascii="Book Antiqua" w:hAnsi="Book Antiqua"/>
        </w:rPr>
        <w:t>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oba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giona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tio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rd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untr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erritorie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90-2017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stem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aly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ob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rd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ance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lastRenderedPageBreak/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7-3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64897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s2468-1253(19)30333-4]</w:t>
      </w:r>
    </w:p>
    <w:p w14:paraId="48AEA460" w14:textId="08A5ED2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wapisz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L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ffa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uin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ma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adak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elho-Prabh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si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r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ub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ft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mb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xperience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From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ertia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er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616-6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06814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gh.2020.02.017]</w:t>
      </w:r>
    </w:p>
    <w:p w14:paraId="6EE4C8FE" w14:textId="54869E1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ahie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F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g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re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muzz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-Hor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ow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tt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dd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her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hehal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tsan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cmah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ree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inis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il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mbla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ereman-Waut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g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zdanpana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lia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omb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F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urope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ganis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ECCO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co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urope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vidence-ba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sens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entio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agn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pportunis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43-46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61302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rohns.2013.12.013]</w:t>
      </w:r>
    </w:p>
    <w:p w14:paraId="59FFBB79" w14:textId="10BDA4E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errsche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inge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lanch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t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ll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el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57089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390/cells9061486]</w:t>
      </w:r>
    </w:p>
    <w:p w14:paraId="42C7ECE5" w14:textId="3B25C82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Yu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F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usheik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s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L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T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carni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t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Na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v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rim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803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8773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38/nrdp.2018.35]</w:t>
      </w:r>
    </w:p>
    <w:p w14:paraId="0AD7E22A" w14:textId="2B2BC8C1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Trép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anc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8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53-206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95467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s0140-6736(14)60220-8]</w:t>
      </w:r>
    </w:p>
    <w:p w14:paraId="170C17FD" w14:textId="6694C40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Europea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ssociatio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fo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th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tud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of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th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Liver</w:t>
      </w:r>
      <w:r w:rsidRPr="003815E1">
        <w:rPr>
          <w:rFonts w:ascii="Book Antiqua" w:hAnsi="Book Antiqua"/>
        </w:rPr>
        <w:t>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AS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acti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70-39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42787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hep.2017.03.021]</w:t>
      </w:r>
    </w:p>
    <w:p w14:paraId="4600F743" w14:textId="6D9D1B2B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ikhitsup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nderstand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tu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is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fini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dpoi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ial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01-4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2666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ld.2019.04.002]</w:t>
      </w:r>
    </w:p>
    <w:p w14:paraId="2E1AA194" w14:textId="6EDF9F7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patheodoridi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G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lek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p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urdayd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ul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llej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olakopoul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g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tsel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esk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vvid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il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lastRenderedPageBreak/>
        <w:t>Han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lachogiannak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lan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dilm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omb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b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s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mperti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GE-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dic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velop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ocellul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cino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ucasia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-ye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vi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800-80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67800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hep.2015.11.035]</w:t>
      </w:r>
    </w:p>
    <w:p w14:paraId="4EB5753E" w14:textId="19E63B0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oomb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J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ociated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With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difi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i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urr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cept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rategie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ut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rection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astroenter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5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297-130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21969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53/j.gastro.2017.02.009]</w:t>
      </w:r>
    </w:p>
    <w:p w14:paraId="225FBA7F" w14:textId="5C4D1CC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Salpini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ermatte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ttis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agross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agr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rtol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ccoman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chtn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igna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y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lauger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ris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ppo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r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apad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rv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qua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geli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ma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reo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rhey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ccherini-Silberste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vre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r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llo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vich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yper-Glycosyl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g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rrelat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-Negativ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on-Driv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v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ind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ogni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tro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Viru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10225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390/v12020251]</w:t>
      </w:r>
    </w:p>
    <w:p w14:paraId="4D824DFD" w14:textId="6C6CEB26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olso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renta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s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t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urran-Schleinit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rbonni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opp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bann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re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rtr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les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ratri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rt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tta-Fridlu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mal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erolam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-neg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oci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merg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rai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t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er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nscript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Vir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48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54-36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18657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virol.2015.06.017]</w:t>
      </w:r>
    </w:p>
    <w:p w14:paraId="1AF6B110" w14:textId="7F687E56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Da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DY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yn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u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d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lk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tt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il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w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tin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btyp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-re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il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parab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uantit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u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globu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vel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Hepat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2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676-68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98735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hep.24732]</w:t>
      </w:r>
    </w:p>
    <w:p w14:paraId="04F3779A" w14:textId="2A64C0B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uiper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ehr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ogaw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chanism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vas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tivira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7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48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38747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antiviral.2020.104816]</w:t>
      </w:r>
    </w:p>
    <w:p w14:paraId="0B3FF8AF" w14:textId="57D1DFEE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1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Baddle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W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nti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let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ómez-Re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ylonak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-Ju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nández-Rui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rre-Cisner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CMI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mpromi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s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ESGICH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sens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cu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fe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rge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i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r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Solub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ect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lecul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I]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tum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-α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ents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icrobi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fe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4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10-S2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45914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mi.2017.12.025]</w:t>
      </w:r>
    </w:p>
    <w:p w14:paraId="30340BB8" w14:textId="6FB4835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Tur-Kasp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r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u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frit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ai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ucocorticoid-respon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lement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Proc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Nat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Aca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Sci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U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8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627-163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0605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73/pnas.83.6.1627]</w:t>
      </w:r>
    </w:p>
    <w:p w14:paraId="57B269E2" w14:textId="133673D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Ye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W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h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einber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u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ohn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J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equenc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nc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ndergo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ytotox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motherap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62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dentific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e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Vi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9-30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05523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1096-9071(200011)62:3&lt;</w:t>
      </w:r>
      <w:proofErr w:type="gramStart"/>
      <w:r w:rsidRPr="003815E1">
        <w:rPr>
          <w:rFonts w:ascii="Book Antiqua" w:hAnsi="Book Antiqua"/>
        </w:rPr>
        <w:t>299::</w:t>
      </w:r>
      <w:proofErr w:type="gramEnd"/>
      <w:r w:rsidRPr="003815E1">
        <w:rPr>
          <w:rFonts w:ascii="Book Antiqua" w:hAnsi="Book Antiqua"/>
        </w:rPr>
        <w:t>aid-jmv1&gt;3.0.co;2-0]</w:t>
      </w:r>
    </w:p>
    <w:p w14:paraId="7294ED59" w14:textId="0FA5F7C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Ekpanyapo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d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R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h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su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oul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d?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7-33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62027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ld.2020.04.002]</w:t>
      </w:r>
    </w:p>
    <w:p w14:paraId="56625EE6" w14:textId="71F683D6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aimond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G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carni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llic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vre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oul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ormi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rksho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ccul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ul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mber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pda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atem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a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ccul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7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97-40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00468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hep.2019.03.034]</w:t>
      </w:r>
    </w:p>
    <w:p w14:paraId="16DF893B" w14:textId="68C8B68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wa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qui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Na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v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9-21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24726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38/nrgastro.2013.216]</w:t>
      </w:r>
    </w:p>
    <w:p w14:paraId="18A05096" w14:textId="0245D5D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arvell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dos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ttfri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d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nj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ng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il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-Associ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il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f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ath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3-12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731162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gh.2016.06.008]</w:t>
      </w:r>
    </w:p>
    <w:p w14:paraId="59404E27" w14:textId="06AF931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2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Biancon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L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v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cchi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lan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'Incà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stigli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igr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ld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s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vassor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es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rigo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da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ntele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p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llar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rniol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ll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tali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tu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GISC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7-29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7203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00054725-200111000-00002]</w:t>
      </w:r>
    </w:p>
    <w:p w14:paraId="130308D6" w14:textId="1B6C8E1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Tolentin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YF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gac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altm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ime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el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nsmiss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ement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ag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il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nivers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spita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Worl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01-320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850692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748/wjg.14.3201]</w:t>
      </w:r>
    </w:p>
    <w:p w14:paraId="7676A4F9" w14:textId="290A04B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p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li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z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risa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muzz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v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c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uglie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barri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pacci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tu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is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rg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pul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B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tum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-α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en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3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3-11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46481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rohns.2012.03.001]</w:t>
      </w:r>
    </w:p>
    <w:p w14:paraId="40A3DD3E" w14:textId="58E5BC96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evaux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B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g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sena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ussala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rlo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l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onowic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yrin-Biroul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i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82-109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89631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gcb.2009.03.021]</w:t>
      </w:r>
    </w:p>
    <w:p w14:paraId="696B65DE" w14:textId="61A7C101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atsano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KH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sian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o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iog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gi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erv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istodoul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sian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V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rthwe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ee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B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ester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lkan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fer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ie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teratur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50-46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12254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rohns.2010.03.001]</w:t>
      </w:r>
    </w:p>
    <w:p w14:paraId="582FE763" w14:textId="7788CA4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Fouseki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F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tsan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opist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ltayiann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osmid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antzoun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ist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sian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istodoul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K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obilia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ncre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ifesta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fer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BMC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94389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86/s12876-019-0967-3]</w:t>
      </w:r>
    </w:p>
    <w:p w14:paraId="40CCB6D4" w14:textId="11482E96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Waszczuk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E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szczu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la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adows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adequa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oprot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ain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tec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lastRenderedPageBreak/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628-63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90497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</w:t>
      </w:r>
      <w:r w:rsidR="00572F43" w:rsidRPr="003815E1">
        <w:rPr>
          <w:rFonts w:ascii="Book Antiqua" w:hAnsi="Book Antiqua"/>
        </w:rPr>
        <w:t>MEG.0</w:t>
      </w:r>
      <w:r w:rsidRPr="003815E1">
        <w:rPr>
          <w:rFonts w:ascii="Book Antiqua" w:hAnsi="Book Antiqua"/>
        </w:rPr>
        <w:t>000000000000613]</w:t>
      </w:r>
    </w:p>
    <w:p w14:paraId="088EB225" w14:textId="5AD4E5D0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osurd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G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ann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ald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erar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incip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ho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o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uther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tal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se-Cont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Pathoge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311397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390/pathogens9110870]</w:t>
      </w:r>
    </w:p>
    <w:p w14:paraId="6554E1B9" w14:textId="48665CB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arsh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p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ed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pan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ll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endernat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khar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huj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um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deficienc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r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di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tes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7-10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23931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5217/ir.2017.15.1.97]</w:t>
      </w:r>
    </w:p>
    <w:p w14:paraId="04645D76" w14:textId="33D9F06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D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u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nimmu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in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09-51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35074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</w:t>
      </w:r>
      <w:r w:rsidR="00572F43" w:rsidRPr="003815E1">
        <w:rPr>
          <w:rFonts w:ascii="Book Antiqua" w:hAnsi="Book Antiqua"/>
        </w:rPr>
        <w:t>MEG.</w:t>
      </w:r>
      <w:r w:rsidRPr="003815E1">
        <w:rPr>
          <w:rFonts w:ascii="Book Antiqua" w:hAnsi="Book Antiqua"/>
        </w:rPr>
        <w:t>0000000000000838]</w:t>
      </w:r>
    </w:p>
    <w:p w14:paraId="196236E2" w14:textId="13956F5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rk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H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ye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y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H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ur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2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4-20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33714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ibd.22905]</w:t>
      </w:r>
    </w:p>
    <w:p w14:paraId="67E04CB9" w14:textId="513814C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im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E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e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J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egugyeongbu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trointesti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DGSG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-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k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-B-endem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ea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adequa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t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ve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o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4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53-55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16217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01.mcg.0000436435.75392.23]</w:t>
      </w:r>
    </w:p>
    <w:p w14:paraId="22EC4022" w14:textId="28EF25B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atzaki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i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uix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ball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valer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omb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larocque-Astagnea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usheik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m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b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ldber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cel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atheodori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ter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a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orkowsk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zzet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udot-Thorav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ria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om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urs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l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mm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ldhuijz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edemey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ess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anet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s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a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urop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po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o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mmi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lastRenderedPageBreak/>
        <w:t>conference*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Vira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8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-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82422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j.1365-2893.</w:t>
      </w:r>
      <w:proofErr w:type="gramStart"/>
      <w:r w:rsidRPr="003815E1">
        <w:rPr>
          <w:rFonts w:ascii="Book Antiqua" w:hAnsi="Book Antiqua"/>
        </w:rPr>
        <w:t>2011.01499.x</w:t>
      </w:r>
      <w:proofErr w:type="gramEnd"/>
      <w:r w:rsidRPr="003815E1">
        <w:rPr>
          <w:rFonts w:ascii="Book Antiqua" w:hAnsi="Book Antiqua"/>
        </w:rPr>
        <w:t>]</w:t>
      </w:r>
    </w:p>
    <w:p w14:paraId="5C65138B" w14:textId="7A52BA7A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Farray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F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lm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chtenste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V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en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1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1-25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07165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38/ajg.2016.537]</w:t>
      </w:r>
    </w:p>
    <w:p w14:paraId="2CABA85E" w14:textId="53F3C077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anse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N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ill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gl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hrein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ed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ühl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hal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wis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BDne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fici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rk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wis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cie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troenterolog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Diges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01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8-6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96834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59/000503253]</w:t>
      </w:r>
    </w:p>
    <w:p w14:paraId="5066F511" w14:textId="0F6B4DC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Fe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suffici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nowledg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acti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ople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publ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in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Patien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ref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Adher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13-152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94384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2147/</w:t>
      </w:r>
      <w:r w:rsidR="00572F43" w:rsidRPr="003815E1">
        <w:rPr>
          <w:rFonts w:ascii="Book Antiqua" w:hAnsi="Book Antiqua"/>
        </w:rPr>
        <w:t>PPA.S26</w:t>
      </w:r>
      <w:r w:rsidRPr="003815E1">
        <w:rPr>
          <w:rFonts w:ascii="Book Antiqua" w:hAnsi="Book Antiqua"/>
        </w:rPr>
        <w:t>5346]</w:t>
      </w:r>
    </w:p>
    <w:p w14:paraId="18D45BA1" w14:textId="1865B2A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García-Serran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ira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s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teg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la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tigu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an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mplia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ommend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iz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hedu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lica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ubl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al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lici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BMC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ublic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al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1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42990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86/s12889-020-08850-y]</w:t>
      </w:r>
    </w:p>
    <w:p w14:paraId="25CBE9C9" w14:textId="0F0B2B9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Wasa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K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uk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rray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ficienc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gastroenterologists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nowledg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36-254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5387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ibd.21667]</w:t>
      </w:r>
    </w:p>
    <w:p w14:paraId="1AD483A3" w14:textId="4A0D6A6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oen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ey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oris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n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m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ll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rmei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c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ran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ec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duc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orm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havi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8-32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07962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</w:t>
      </w:r>
      <w:r w:rsidR="00572F43" w:rsidRPr="003815E1">
        <w:rPr>
          <w:rFonts w:ascii="Book Antiqua" w:hAnsi="Book Antiqua"/>
        </w:rPr>
        <w:t>/MIB.00</w:t>
      </w:r>
      <w:r w:rsidRPr="003815E1">
        <w:rPr>
          <w:rFonts w:ascii="Book Antiqua" w:hAnsi="Book Antiqua"/>
        </w:rPr>
        <w:t>00000000001013]</w:t>
      </w:r>
    </w:p>
    <w:p w14:paraId="65CABFDB" w14:textId="2600022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nde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N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rre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ohn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cCarth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pel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ent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tera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al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dministra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Medicine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(Baltimore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401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739908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</w:t>
      </w:r>
      <w:r w:rsidR="00572F43" w:rsidRPr="003815E1">
        <w:rPr>
          <w:rFonts w:ascii="Book Antiqua" w:hAnsi="Book Antiqua"/>
        </w:rPr>
        <w:t>MD.00</w:t>
      </w:r>
      <w:r w:rsidRPr="003815E1">
        <w:rPr>
          <w:rFonts w:ascii="Book Antiqua" w:hAnsi="Book Antiqua"/>
        </w:rPr>
        <w:t>00000000004012]</w:t>
      </w:r>
    </w:p>
    <w:p w14:paraId="2E2F24E1" w14:textId="6142428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elmed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GY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ppoli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adak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enc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rg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siliausk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lastRenderedPageBreak/>
        <w:t>vaccine-preventab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llness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0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834-184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681784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j.1572-0241.</w:t>
      </w:r>
      <w:proofErr w:type="gramStart"/>
      <w:r w:rsidRPr="003815E1">
        <w:rPr>
          <w:rFonts w:ascii="Book Antiqua" w:hAnsi="Book Antiqua"/>
        </w:rPr>
        <w:t>2006.00646.x</w:t>
      </w:r>
      <w:proofErr w:type="gramEnd"/>
      <w:r w:rsidRPr="003815E1">
        <w:rPr>
          <w:rFonts w:ascii="Book Antiqua" w:hAnsi="Book Antiqua"/>
        </w:rPr>
        <w:t>]</w:t>
      </w:r>
    </w:p>
    <w:p w14:paraId="61A689ED" w14:textId="6D4B255B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B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us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mp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s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eshavarzi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wan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ow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raha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uning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surd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Me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barh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pi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tl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Worl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358-1536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38608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748/</w:t>
      </w:r>
      <w:proofErr w:type="gramStart"/>
      <w:r w:rsidRPr="003815E1">
        <w:rPr>
          <w:rFonts w:ascii="Book Antiqua" w:hAnsi="Book Antiqua"/>
        </w:rPr>
        <w:t>wjg.v20.i</w:t>
      </w:r>
      <w:proofErr w:type="gramEnd"/>
      <w:r w:rsidRPr="003815E1">
        <w:rPr>
          <w:rFonts w:ascii="Book Antiqua" w:hAnsi="Book Antiqua"/>
        </w:rPr>
        <w:t>41.15358]</w:t>
      </w:r>
    </w:p>
    <w:p w14:paraId="4D064029" w14:textId="2ECD19B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Shah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ram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chard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sgi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l-Sera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K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reen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tio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ho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um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agonis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Dig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S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51-155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66326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7/s10620-018-5042-3]</w:t>
      </w:r>
    </w:p>
    <w:p w14:paraId="03D8306D" w14:textId="3703CB7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va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de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av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lderb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idd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nd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jkst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t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hu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nsio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erse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ij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ldenbur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ut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iti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ICC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reen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i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dher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ul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o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lticent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t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Dig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46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881-88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08184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dld.2014.07.006]</w:t>
      </w:r>
    </w:p>
    <w:p w14:paraId="17C67CAC" w14:textId="25F6C12E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Fida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pkı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ıc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ura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kat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tum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-α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heu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4-25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324490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1756-</w:t>
      </w:r>
      <w:r w:rsidR="00572F43" w:rsidRPr="003815E1">
        <w:rPr>
          <w:rFonts w:ascii="Book Antiqua" w:hAnsi="Book Antiqua"/>
        </w:rPr>
        <w:t>185X.1</w:t>
      </w:r>
      <w:r w:rsidRPr="003815E1">
        <w:rPr>
          <w:rFonts w:ascii="Book Antiqua" w:hAnsi="Book Antiqua"/>
        </w:rPr>
        <w:t>4034]</w:t>
      </w:r>
    </w:p>
    <w:p w14:paraId="34A9995E" w14:textId="0BBD5D7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Aror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um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ng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garw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him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garw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la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haumi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xi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swam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um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um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d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rug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g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ur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a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asw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hg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r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eno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dhaw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mb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AS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skfor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AS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motherap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ical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ressant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rticosteroid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Exp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03-43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56834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ceh.2018.06.010]</w:t>
      </w:r>
    </w:p>
    <w:p w14:paraId="696D7E8B" w14:textId="02ABE83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ampio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R</w:t>
      </w:r>
      <w:r w:rsidRPr="003815E1">
        <w:rPr>
          <w:rFonts w:ascii="Book Antiqua" w:hAnsi="Book Antiqua"/>
        </w:rPr>
        <w:t>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lisav-B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With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v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djuvant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harmacoth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6002802096205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98821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77/1060028020962050]</w:t>
      </w:r>
    </w:p>
    <w:p w14:paraId="289C7AB5" w14:textId="6D3FCDB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5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Jia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Y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u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op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stem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ie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ta-analysi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33-264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40435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vaccine.2017.03.080]</w:t>
      </w:r>
    </w:p>
    <w:p w14:paraId="161C2DED" w14:textId="598B925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Ardesi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stant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w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ut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01-110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746534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meg.0000000000000670]</w:t>
      </w:r>
    </w:p>
    <w:p w14:paraId="521A8B1A" w14:textId="39E15E0E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Altunöz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E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nateş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eşi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lh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vünç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O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w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mpar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rol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Dig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S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2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39-104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14724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7/s10620-011-1980-8]</w:t>
      </w:r>
    </w:p>
    <w:p w14:paraId="5F575283" w14:textId="1F0A10E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ayki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ola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ig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s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modul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rug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lo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Hu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Vacc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mmunoth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77-118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67686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80/21645515.2019.1574151]</w:t>
      </w:r>
    </w:p>
    <w:p w14:paraId="34056546" w14:textId="1CA6A7C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cMaho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B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ud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ter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lko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kin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in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hristov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an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t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gol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ve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t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f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ul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-ye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llow-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ter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4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33-34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73845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7326/0003-4819-142-5-200503010-00008]</w:t>
      </w:r>
    </w:p>
    <w:p w14:paraId="4E0B07AB" w14:textId="1E1D12A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Bell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uman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g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allo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z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éa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onowic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yrin-Biroul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a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877-88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12137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</w:t>
      </w:r>
      <w:r w:rsidR="00572F43" w:rsidRPr="003815E1">
        <w:rPr>
          <w:rFonts w:ascii="Book Antiqua" w:hAnsi="Book Antiqua"/>
        </w:rPr>
        <w:t>MEG.00</w:t>
      </w:r>
      <w:r w:rsidRPr="003815E1">
        <w:rPr>
          <w:rFonts w:ascii="Book Antiqua" w:hAnsi="Book Antiqua"/>
        </w:rPr>
        <w:t>00000000000370]</w:t>
      </w:r>
    </w:p>
    <w:p w14:paraId="183211C7" w14:textId="08884C2B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or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sbe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quer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ánchez-Mont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ri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dá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ntserr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rei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aba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par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nández-Baña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PENTI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ETECC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Grup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pañ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baj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fermedad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lcerosa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a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veilla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nd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TN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i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lticen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bservatio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REPENTI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29-153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05234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rohns.2014.06.009]</w:t>
      </w:r>
    </w:p>
    <w:p w14:paraId="53E0ACEC" w14:textId="2F87A1B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6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ossio-Gi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Y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tínez-Góm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mpins-Martí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drigo-Pendá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Á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rruel-Sain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dríguez-Frí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sellas-Jordà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genic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efi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accina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2-9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16069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jgh.12712]</w:t>
      </w:r>
    </w:p>
    <w:p w14:paraId="6D56CB53" w14:textId="32D8210A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d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o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E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ulendr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a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icrobiom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uman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el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os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icrob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69-17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7911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hom.2020.06.014]</w:t>
      </w:r>
    </w:p>
    <w:p w14:paraId="35C31714" w14:textId="382C633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Gisbert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llagra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dríguez-Nogueir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par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icac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act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2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0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460-146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303460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38/ajg.2012.79]</w:t>
      </w:r>
    </w:p>
    <w:p w14:paraId="185931B6" w14:textId="22A9266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Wyant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T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a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ko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ol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set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ag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ik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dolizuma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ffec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is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lectivel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trointesti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ct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ndomi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roll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i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ul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u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7-8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76313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36/gutjnl-2014-307127]</w:t>
      </w:r>
    </w:p>
    <w:p w14:paraId="30D4C59F" w14:textId="65AE04B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arringto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E</w:t>
      </w:r>
      <w:r w:rsidRPr="00572F43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milt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nley-Le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rray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s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K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genic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uenz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neumococca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With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dolizumab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</w:rPr>
        <w:t>Crohn's</w:t>
      </w:r>
      <w:r w:rsidR="00572F43">
        <w:rPr>
          <w:rFonts w:ascii="Book Antiqua" w:hAnsi="Book Antiqua"/>
          <w:i/>
        </w:rPr>
        <w:t xml:space="preserve"> </w:t>
      </w:r>
      <w:r w:rsidRPr="003815E1">
        <w:rPr>
          <w:rFonts w:ascii="Book Antiqua" w:hAnsi="Book Antiqua"/>
          <w:i/>
        </w:rPr>
        <w:t>Colitis</w:t>
      </w:r>
      <w:r w:rsidR="00572F43">
        <w:rPr>
          <w:rFonts w:ascii="Book Antiqua" w:hAnsi="Book Antiqua"/>
          <w:i/>
        </w:rPr>
        <w:t xml:space="preserve"> </w:t>
      </w:r>
      <w:r w:rsidRPr="003815E1">
        <w:rPr>
          <w:rFonts w:ascii="Book Antiqua" w:hAnsi="Book Antiqua"/>
          <w:i/>
        </w:rPr>
        <w:t>36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</w:rPr>
        <w:t>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taa08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3/crocol/otaa082]</w:t>
      </w:r>
    </w:p>
    <w:p w14:paraId="6DAE2892" w14:textId="67C1DED0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Winthrop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KL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lverfiel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cewic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rycaj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mez-Re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b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lkin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dg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ngha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rd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e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facitini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neumococ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uenz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heumatoi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thriti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heu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7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687-69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79590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36/annrheumdis-2014-207191]</w:t>
      </w:r>
    </w:p>
    <w:p w14:paraId="4D5751A3" w14:textId="0CF87F97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Y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u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ie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heumatoi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thr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facitinib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l-worl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heu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7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80-78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66330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36/annrheumdis-2017-211322]</w:t>
      </w:r>
    </w:p>
    <w:p w14:paraId="29E3C9EF" w14:textId="40DF98E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6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Gisbert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nché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rcía-Sánch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í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llagra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par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mpari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ectivenes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w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toco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stand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ub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sage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ain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limen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harmac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Th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2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379-138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53063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j.1365-2036.</w:t>
      </w:r>
      <w:proofErr w:type="gramStart"/>
      <w:r w:rsidRPr="003815E1">
        <w:rPr>
          <w:rFonts w:ascii="Book Antiqua" w:hAnsi="Book Antiqua"/>
        </w:rPr>
        <w:t>2012.05110.x</w:t>
      </w:r>
      <w:proofErr w:type="gramEnd"/>
      <w:r w:rsidRPr="003815E1">
        <w:rPr>
          <w:rFonts w:ascii="Book Antiqua" w:hAnsi="Book Antiqua"/>
        </w:rPr>
        <w:t>]</w:t>
      </w:r>
    </w:p>
    <w:p w14:paraId="22C6A8FF" w14:textId="61116EF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aparr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rdill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mène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reiro-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os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llor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glesias-Flo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las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v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ít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ie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lv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rcía-Sánch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llagra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nda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ad-Sant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sbe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ndrix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gerix-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imo-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ain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With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ndomiz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ia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1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802-181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315609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4309/ajg.0000000000000926]</w:t>
      </w:r>
    </w:p>
    <w:p w14:paraId="3A4E09F1" w14:textId="2C2EEEEA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Etzio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O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vac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r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hwart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ntean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ufreh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-Yaako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o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shakl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zing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i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i-B-VacT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GERIX-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ndomi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roll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ia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05-91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92896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3/ecco-jcc/jjw046]</w:t>
      </w:r>
    </w:p>
    <w:p w14:paraId="5EE02B14" w14:textId="44B5C9B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Gisbert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llagra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dríguez-Nogueir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par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netic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g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it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f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3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54-55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338093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MIB.0b013e31827febe9]</w:t>
      </w:r>
    </w:p>
    <w:p w14:paraId="58E197DF" w14:textId="0ECD3B0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ratt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PK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u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rray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rov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r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dditio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llow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ima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il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Dig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S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31-203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94503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7/s10620-019-05595-6]</w:t>
      </w:r>
    </w:p>
    <w:p w14:paraId="618C3EA5" w14:textId="54BF117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Ayg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B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mi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ümüş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raba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ymakoğl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öks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Ş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öks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İ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Örme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ba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sens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port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Turk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9-26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7550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5152/tjg.2018.18263]</w:t>
      </w:r>
    </w:p>
    <w:p w14:paraId="5C4C2AB6" w14:textId="3E9F763B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7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av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FH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eb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JP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os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T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ss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utva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uke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H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eenberg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r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ltern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Fendri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winri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axPro-40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alth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n-responder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lticentr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pen-labe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ndomise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rolle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perior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ia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ance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fec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2-10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62964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</w:t>
      </w:r>
      <w:r w:rsidR="00572F43" w:rsidRPr="003815E1">
        <w:rPr>
          <w:rFonts w:ascii="Book Antiqua" w:hAnsi="Book Antiqua"/>
        </w:rPr>
        <w:t>S</w:t>
      </w:r>
      <w:r w:rsidRPr="003815E1">
        <w:rPr>
          <w:rFonts w:ascii="Book Antiqua" w:hAnsi="Book Antiqua"/>
        </w:rPr>
        <w:t>1473-3099(19)30417-7]</w:t>
      </w:r>
    </w:p>
    <w:p w14:paraId="710F8219" w14:textId="0582D48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edd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K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av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mmo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lck-Yt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T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eric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troenter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oci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stitut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eric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troenter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oci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stit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en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ur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ru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astroenter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4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5-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ui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16-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44785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53/j.gastro.2014.10.039]</w:t>
      </w:r>
    </w:p>
    <w:p w14:paraId="7AFEEE31" w14:textId="086A2AF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outsian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om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ssilopoul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heum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sideration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Th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Adv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usculoskele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759720X2091264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20609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77/1759720</w:t>
      </w:r>
      <w:r w:rsidR="00572F43" w:rsidRPr="003815E1">
        <w:rPr>
          <w:rFonts w:ascii="Book Antiqua" w:hAnsi="Book Antiqua"/>
        </w:rPr>
        <w:t>X</w:t>
      </w:r>
      <w:r w:rsidRPr="003815E1">
        <w:rPr>
          <w:rFonts w:ascii="Book Antiqua" w:hAnsi="Book Antiqua"/>
        </w:rPr>
        <w:t>20912646]</w:t>
      </w:r>
    </w:p>
    <w:p w14:paraId="2104CA69" w14:textId="35E7999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włowsk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lisia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rb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roszewic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ch-Marań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yczyńs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phylax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HBV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-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ommenda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rk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en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Exp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5-20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59855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5114/ceh.2019.87631]</w:t>
      </w:r>
    </w:p>
    <w:p w14:paraId="4FD5D451" w14:textId="0FA9E18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Su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Y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C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olv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mo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25-92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62104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</w:t>
      </w:r>
      <w:r w:rsidR="00572F43" w:rsidRPr="003815E1">
        <w:rPr>
          <w:rFonts w:ascii="Book Antiqua" w:hAnsi="Book Antiqua"/>
        </w:rPr>
        <w:t>MEG.00</w:t>
      </w:r>
      <w:r w:rsidRPr="003815E1">
        <w:rPr>
          <w:rFonts w:ascii="Book Antiqua" w:hAnsi="Book Antiqua"/>
        </w:rPr>
        <w:t>00000000001130]</w:t>
      </w:r>
    </w:p>
    <w:p w14:paraId="593F0DC7" w14:textId="5BE3E26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Vlachogiannako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atheodori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V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?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8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1-7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42749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liv.13631]</w:t>
      </w:r>
    </w:p>
    <w:p w14:paraId="630069C7" w14:textId="795B480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olongit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E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idi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postolidou-Kiou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lev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atheodori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V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-negativ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Bc-posi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stem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iew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80-49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99189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20524/aog.2018.0266]</w:t>
      </w:r>
    </w:p>
    <w:p w14:paraId="21E6D302" w14:textId="06D9458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8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orett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F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ther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lo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ro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o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Bc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gnifica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9408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390/jcm9010202]</w:t>
      </w:r>
    </w:p>
    <w:p w14:paraId="2F39B3CB" w14:textId="0983996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éndez-Navarr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re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h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lo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h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cAf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T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reenin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phylax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-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tuximab-ba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motherap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30-33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73877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j.1478-3231.</w:t>
      </w:r>
      <w:proofErr w:type="gramStart"/>
      <w:r w:rsidRPr="003815E1">
        <w:rPr>
          <w:rFonts w:ascii="Book Antiqua" w:hAnsi="Book Antiqua"/>
        </w:rPr>
        <w:t>2010.02332.x</w:t>
      </w:r>
      <w:proofErr w:type="gramEnd"/>
      <w:r w:rsidRPr="003815E1">
        <w:rPr>
          <w:rFonts w:ascii="Book Antiqua" w:hAnsi="Book Antiqua"/>
        </w:rPr>
        <w:t>]</w:t>
      </w:r>
    </w:p>
    <w:p w14:paraId="53B331D6" w14:textId="04DAA76A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</w:rPr>
        <w:t>Allain</w:t>
      </w:r>
      <w:r w:rsidR="00572F43">
        <w:rPr>
          <w:rFonts w:ascii="Book Antiqua" w:hAnsi="Book Antiqua"/>
          <w:b/>
        </w:rPr>
        <w:t xml:space="preserve"> </w:t>
      </w:r>
      <w:r w:rsidRPr="003815E1">
        <w:rPr>
          <w:rFonts w:ascii="Book Antiqua" w:hAnsi="Book Antiqua"/>
          <w:b/>
        </w:rPr>
        <w:t>JP</w:t>
      </w:r>
      <w:r w:rsidRPr="003815E1">
        <w:rPr>
          <w:rFonts w:ascii="Book Antiqua" w:hAnsi="Book Antiqua"/>
        </w:rPr>
        <w:t>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ob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pidemi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ccul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</w:rPr>
        <w:t>Ann</w:t>
      </w:r>
      <w:r w:rsidR="00572F43">
        <w:rPr>
          <w:rFonts w:ascii="Book Antiqua" w:hAnsi="Book Antiqua"/>
          <w:i/>
        </w:rPr>
        <w:t xml:space="preserve"> </w:t>
      </w:r>
      <w:r w:rsidRPr="003815E1">
        <w:rPr>
          <w:rFonts w:ascii="Book Antiqua" w:hAnsi="Book Antiqua"/>
          <w:i/>
        </w:rPr>
        <w:t>Bloo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</w:rPr>
        <w:t>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</w:t>
      </w:r>
    </w:p>
    <w:p w14:paraId="1C8BB656" w14:textId="259557D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adoni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land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imec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liv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ss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tt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ccul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iximab-induc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08-50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720668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ibd.20035]</w:t>
      </w:r>
    </w:p>
    <w:p w14:paraId="36DEC1AE" w14:textId="1CCF23CA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or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sbe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íngu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r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jan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mene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ri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re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dá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sti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nzález-Huix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quer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n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lv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tiérr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a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r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né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par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scu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driguez-Carballei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nández-Baña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PENTI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ETECC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Grup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pañ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fermedad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lcerosa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ysfun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u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340-134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57700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36/gut.2010.208413]</w:t>
      </w:r>
    </w:p>
    <w:p w14:paraId="1AB91225" w14:textId="798BDF3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érez-Alvarez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íaz-Laga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rcía-Hernánd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pez-Ro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ito-Zeró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érez-de-L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tamoz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vé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s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chez-Tapi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mos-Casa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GE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HBV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um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TNF)-targe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aly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s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Medicine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(Baltimore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59-37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03345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MD.0b013e3182380a76]</w:t>
      </w:r>
    </w:p>
    <w:p w14:paraId="48F9D86D" w14:textId="72649AD0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u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ckste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xe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err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veir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l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B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olv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matolog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lignanc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ta-analysi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Hepat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6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79-38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12886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hep.29082]</w:t>
      </w:r>
    </w:p>
    <w:p w14:paraId="33F0B646" w14:textId="4A6F1ED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usumot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nak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zu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tanab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ka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kasa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ukushi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ukushi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riuc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to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sak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o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w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kamo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sujimu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lastRenderedPageBreak/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chi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zu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kamo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kahas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giu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is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ohr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oshi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ka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oji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kahas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mi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uya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tsu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nak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zu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noshi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gu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izokam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e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nitor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HBV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-Cel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ymphoma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bservatio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fec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19-72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93555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3/cid/civ344]</w:t>
      </w:r>
    </w:p>
    <w:p w14:paraId="348D6BC1" w14:textId="2DF5BE3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Ya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s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u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iw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oper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c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uantific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l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di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ympho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olv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6-29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5517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hep.2018.02.033]</w:t>
      </w:r>
    </w:p>
    <w:p w14:paraId="306B9A2A" w14:textId="0FC900E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Olf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ou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sse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f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iche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bi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th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i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Fulmina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f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ixima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]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Tuni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49-35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504398]</w:t>
      </w:r>
    </w:p>
    <w:p w14:paraId="2B0608F0" w14:textId="3E97024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o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compromi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3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3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82-18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328686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liv.12055]</w:t>
      </w:r>
    </w:p>
    <w:p w14:paraId="2191A433" w14:textId="10C28CE1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ondé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A</w:t>
      </w:r>
      <w:r w:rsidRPr="003815E1">
        <w:rPr>
          <w:rFonts w:ascii="Book Antiqua" w:hAnsi="Book Antiqua"/>
        </w:rPr>
        <w:t>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xacerb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fferenti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agnosi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icrobi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fec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-4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58142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7/s10096-015-2522-7]</w:t>
      </w:r>
    </w:p>
    <w:p w14:paraId="6B54F72A" w14:textId="749EC99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odell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ll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erleng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rand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nfan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c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uantit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aly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g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B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B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vid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Vi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6-21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689367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cv.2006.06.011]</w:t>
      </w:r>
    </w:p>
    <w:p w14:paraId="359B00C4" w14:textId="6657C88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rk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W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wa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K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fferenti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g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B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si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Worl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953-395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85228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748/</w:t>
      </w:r>
      <w:proofErr w:type="gramStart"/>
      <w:r w:rsidRPr="003815E1">
        <w:rPr>
          <w:rFonts w:ascii="Book Antiqua" w:hAnsi="Book Antiqua"/>
        </w:rPr>
        <w:t>wjg.v21.i</w:t>
      </w:r>
      <w:proofErr w:type="gramEnd"/>
      <w:r w:rsidRPr="003815E1">
        <w:rPr>
          <w:rFonts w:ascii="Book Antiqua" w:hAnsi="Book Antiqua"/>
        </w:rPr>
        <w:t>13.3953]</w:t>
      </w:r>
    </w:p>
    <w:p w14:paraId="16793872" w14:textId="25862A0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Silv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i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lv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óbreg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lv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CS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m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D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t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ment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lmei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l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y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ch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ta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equenc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obilia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ifesta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comita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Biome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01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60493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83427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55/2019/7604939]</w:t>
      </w:r>
    </w:p>
    <w:p w14:paraId="43772DB4" w14:textId="50077FE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9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ou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W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W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pidemi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utcom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spital-Ba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iwa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ra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01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17592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3122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55/2019/4175923]</w:t>
      </w:r>
    </w:p>
    <w:p w14:paraId="4E212662" w14:textId="30D7ABD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Ye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e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oci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egu-Gyeongbu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CCAiD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nimmun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ain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wl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agno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tes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6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00-40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09003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5217/ir.2018.16.3.400]</w:t>
      </w:r>
    </w:p>
    <w:p w14:paraId="68CA6F31" w14:textId="78996DC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a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utcom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al-endem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g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BMC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6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754915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86/s12876-016-0516-2]</w:t>
      </w:r>
    </w:p>
    <w:p w14:paraId="391892BA" w14:textId="055CB96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Y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uenc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t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uther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in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Exp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8078-808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221373]</w:t>
      </w:r>
    </w:p>
    <w:p w14:paraId="7EC1C0EF" w14:textId="08ED3EB7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ua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L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i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Q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H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ina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t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2-28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06760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rohns.2013.08.017]</w:t>
      </w:r>
    </w:p>
    <w:p w14:paraId="6A138915" w14:textId="312AE65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0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evaux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B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ussala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n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sena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l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ea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g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onowic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yrin-Biroul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n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rthea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anc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6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16-92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88590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ibd.21147]</w:t>
      </w:r>
    </w:p>
    <w:p w14:paraId="0A7ED900" w14:textId="5BE3F04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0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or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nzalez-Huix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íngu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r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sbe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ri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r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tiérr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quer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lv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re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a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n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jan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né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r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nández-Baña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ETECC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Grup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pañ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fermedad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lcerosa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pain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tionwid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lastRenderedPageBreak/>
        <w:t>multicen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0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7-6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09885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38/ajg.2008.4]</w:t>
      </w:r>
    </w:p>
    <w:p w14:paraId="3F579DD5" w14:textId="5329C17F" w:rsidR="00A77B3E" w:rsidRPr="003815E1" w:rsidRDefault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0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Estev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nzález-Huix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ar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né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llow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ixima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ima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phylaxi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u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363-136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30660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36/gut.2004.040675]</w:t>
      </w:r>
    </w:p>
    <w:bookmarkEnd w:id="0"/>
    <w:p w14:paraId="1F4EBD23" w14:textId="77777777" w:rsidR="003815E1" w:rsidRPr="003815E1" w:rsidRDefault="003815E1">
      <w:pPr>
        <w:spacing w:line="360" w:lineRule="auto"/>
        <w:jc w:val="both"/>
        <w:rPr>
          <w:rFonts w:ascii="Book Antiqua" w:hAnsi="Book Antiqua"/>
        </w:rPr>
        <w:sectPr w:rsidR="003815E1" w:rsidRPr="003815E1" w:rsidSect="00765DC2">
          <w:pgSz w:w="12240" w:h="15840"/>
          <w:pgMar w:top="1497" w:right="1554" w:bottom="1497" w:left="1554" w:header="720" w:footer="720" w:gutter="0"/>
          <w:cols w:space="720"/>
          <w:docGrid w:linePitch="360"/>
        </w:sectPr>
      </w:pPr>
    </w:p>
    <w:p w14:paraId="2ABAA981" w14:textId="77777777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6057FC5" w14:textId="677E23F2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orgi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xiar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nth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Zampeli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yrid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chopoul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org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mi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h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lose.</w:t>
      </w:r>
    </w:p>
    <w:p w14:paraId="2C039477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2063624A" w14:textId="3CCFCFD5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tic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en-acc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tic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l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-ho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di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er-review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ter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ewer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ribu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re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tribu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Commerc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C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-N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.0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cen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m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ribut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ix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ap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i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commerci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ce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riv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k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rm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vi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igi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e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commercia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e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1FBE682F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66AF887F" w14:textId="15D3B56E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Manuscript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source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v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D13785" w:rsidRPr="003815E1">
        <w:rPr>
          <w:rFonts w:ascii="Book Antiqua" w:eastAsia="Book Antiqua" w:hAnsi="Book Antiqua" w:cs="Book Antiqua"/>
          <w:color w:val="000000"/>
        </w:rPr>
        <w:t>m</w:t>
      </w:r>
      <w:r w:rsidRPr="003815E1">
        <w:rPr>
          <w:rFonts w:ascii="Book Antiqua" w:eastAsia="Book Antiqua" w:hAnsi="Book Antiqua" w:cs="Book Antiqua"/>
          <w:color w:val="000000"/>
        </w:rPr>
        <w:t>anuscript</w:t>
      </w:r>
    </w:p>
    <w:p w14:paraId="77145D87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63550BBC" w14:textId="1B65C181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Peer-review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started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bru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21</w:t>
      </w:r>
    </w:p>
    <w:p w14:paraId="50B029B3" w14:textId="6860B7C8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First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decision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ri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9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21</w:t>
      </w:r>
    </w:p>
    <w:p w14:paraId="113CA247" w14:textId="074CDFA2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Articl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in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press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5E2A46FF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16F2903D" w14:textId="15CD73C2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Specialty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type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AC000B" w:rsidRPr="003815E1">
        <w:rPr>
          <w:rFonts w:ascii="Book Antiqua" w:eastAsia="Book Antiqua" w:hAnsi="Book Antiqua" w:cs="Book Antiqua"/>
          <w:color w:val="000000"/>
        </w:rPr>
        <w:t>h</w:t>
      </w:r>
      <w:r w:rsidRPr="003815E1">
        <w:rPr>
          <w:rFonts w:ascii="Book Antiqua" w:eastAsia="Book Antiqua" w:hAnsi="Book Antiqua" w:cs="Book Antiqua"/>
          <w:color w:val="000000"/>
        </w:rPr>
        <w:t>epatology</w:t>
      </w:r>
    </w:p>
    <w:p w14:paraId="72942157" w14:textId="23629712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Country/Territory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of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origin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ece</w:t>
      </w:r>
    </w:p>
    <w:p w14:paraId="37CFF4C0" w14:textId="66A46892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Peer-review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report’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scientific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quality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FED4430" w14:textId="6460C2C5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r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Excellent)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</w:p>
    <w:p w14:paraId="0C5DC87F" w14:textId="3AF0A5B9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r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V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ood)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</w:t>
      </w:r>
    </w:p>
    <w:p w14:paraId="04E16890" w14:textId="08FACC9B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r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Good)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</w:t>
      </w:r>
    </w:p>
    <w:p w14:paraId="5675072C" w14:textId="6E34F7DC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r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Fair)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</w:t>
      </w:r>
    </w:p>
    <w:p w14:paraId="62A0F8ED" w14:textId="0947DEC4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r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Poor)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</w:t>
      </w:r>
    </w:p>
    <w:p w14:paraId="547A830C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7B025339" w14:textId="459A66FE" w:rsidR="00D27C83" w:rsidRDefault="004F41BD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P-Reviewer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X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rbar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S-Editor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ZM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L-Editor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 </w:t>
      </w:r>
      <w:r w:rsidRPr="003815E1">
        <w:rPr>
          <w:rFonts w:ascii="Book Antiqua" w:eastAsia="Book Antiqua" w:hAnsi="Book Antiqua" w:cs="Book Antiqua"/>
          <w:b/>
          <w:color w:val="000000"/>
        </w:rPr>
        <w:t>P-Editor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233FB92E" w14:textId="77777777" w:rsidR="00913BA0" w:rsidRDefault="00913BA0" w:rsidP="00472739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  <w:sectPr w:rsidR="00913BA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EAFDCC5" w14:textId="766343FD" w:rsidR="00A77B3E" w:rsidRDefault="00472739" w:rsidP="00472739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472739">
        <w:rPr>
          <w:rFonts w:ascii="Book Antiqua" w:eastAsia="Book Antiqua" w:hAnsi="Book Antiqua" w:cs="Book Antiqua"/>
          <w:b/>
          <w:color w:val="000000"/>
        </w:rPr>
        <w:lastRenderedPageBreak/>
        <w:t>Tabl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1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Studie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investigating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hepatiti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B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viru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prevalenc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in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inflammatory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bowel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diseas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patients</w:t>
      </w:r>
    </w:p>
    <w:tbl>
      <w:tblPr>
        <w:tblStyle w:val="4"/>
        <w:tblW w:w="13050" w:type="dxa"/>
        <w:tblLook w:val="04A0" w:firstRow="1" w:lastRow="0" w:firstColumn="1" w:lastColumn="0" w:noHBand="0" w:noVBand="1"/>
      </w:tblPr>
      <w:tblGrid>
        <w:gridCol w:w="2374"/>
        <w:gridCol w:w="2184"/>
        <w:gridCol w:w="1674"/>
        <w:gridCol w:w="1629"/>
        <w:gridCol w:w="1716"/>
        <w:gridCol w:w="1709"/>
        <w:gridCol w:w="1764"/>
      </w:tblGrid>
      <w:tr w:rsidR="00472739" w:rsidRPr="00472739" w14:paraId="537027FF" w14:textId="77777777" w:rsidTr="0047273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1BB56136" w14:textId="77777777" w:rsidR="00472739" w:rsidRPr="00472739" w:rsidRDefault="00472739" w:rsidP="00472739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f</w:t>
            </w:r>
            <w:r>
              <w:rPr>
                <w:rFonts w:ascii="Book Antiqua" w:hAnsi="Book Antiqua"/>
              </w:rPr>
              <w:t>.</w:t>
            </w:r>
          </w:p>
        </w:tc>
        <w:tc>
          <w:tcPr>
            <w:tcW w:w="21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185F20D2" w14:textId="2391726D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Typ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study</w:t>
            </w:r>
          </w:p>
          <w:p w14:paraId="147AE7B7" w14:textId="77777777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Country</w:t>
            </w:r>
          </w:p>
        </w:tc>
        <w:tc>
          <w:tcPr>
            <w:tcW w:w="167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4A181FA3" w14:textId="77777777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Patients</w:t>
            </w:r>
          </w:p>
        </w:tc>
        <w:tc>
          <w:tcPr>
            <w:tcW w:w="162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1A8286FC" w14:textId="77777777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BsAg-positive</w:t>
            </w:r>
          </w:p>
        </w:tc>
        <w:tc>
          <w:tcPr>
            <w:tcW w:w="171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1C813210" w14:textId="77777777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Anti-HBc-positive</w:t>
            </w:r>
          </w:p>
        </w:tc>
        <w:tc>
          <w:tcPr>
            <w:tcW w:w="17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236A525A" w14:textId="77777777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Anti-HBs-positive</w:t>
            </w:r>
          </w:p>
        </w:tc>
        <w:tc>
          <w:tcPr>
            <w:tcW w:w="176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40E6058F" w14:textId="77777777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Comments</w:t>
            </w:r>
          </w:p>
        </w:tc>
      </w:tr>
      <w:tr w:rsidR="00472739" w:rsidRPr="00472739" w14:paraId="0CCF863F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10BB54CE" w14:textId="6EBD78FD" w:rsidR="00472739" w:rsidRPr="003924D2" w:rsidRDefault="00472739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Losurdo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/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&lt;EndNote&gt;&lt;Cite&gt;&lt;Author&gt;Losurdo&lt;/Author&gt;&lt;Year&gt;2020&lt;/Year&gt;&lt;RecNum&gt;23&lt;/RecNum&gt;&lt;DisplayText&gt;&lt;style face="superscript"&gt;[1]&lt;/style&gt;&lt;/DisplayText&gt;&lt;record&gt;&lt;rec-number&gt;23&lt;/rec-number&gt;&lt;foreign-keys&gt;&lt;key app="EN" db-id="250vdzef3xt59pear5ypwxzrs222dtwx5wtr" timestamp="1611869152"&gt;23&lt;/key&gt;&lt;/foreign-keys&gt;&lt;ref-type name="Journal Article"&gt;17&lt;/ref-type&gt;&lt;contributors&gt;&lt;authors&gt;&lt;author&gt;Losurdo, G.&lt;/author&gt;&lt;author&gt;Iannone, A.&lt;/author&gt;&lt;author&gt;Contaldo, A.&lt;/author&gt;&lt;author&gt;Barone, M.&lt;/author&gt;&lt;author&gt;Ierardi, E.&lt;/author&gt;&lt;author&gt;Di Leo, A.&lt;/author&gt;&lt;author&gt;Principi, M.&lt;/author&gt;&lt;/authors&gt;&lt;/contributors&gt;&lt;auth-address&gt;Section of Gastroenterology, Department of Emergency and Organ Transplantation, University &amp;quot;Aldo Moro&amp;quot; of Bari, 70124 Bari, Italy.&amp;#xD;Ph.D. Course in Organs and Tissues Transplantation and Cellular Therapies, Department of Emergency and Organ Transplantation, University &amp;quot;Aldo Moro&amp;quot; of Bari, 70124 Bari, Italy.&lt;/auth-address&gt;&lt;titles&gt;&lt;title&gt;Chronic Viral Hepatitis in a Cohort of Inflammatory Bowel Disease Patients from Southern Italy: A Case-Control Study&lt;/title&gt;&lt;secondary-title&gt;Pathogens&lt;/secondary-title&gt;&lt;/titles&gt;&lt;periodical&gt;&lt;full-title&gt;Pathogens&lt;/full-title&gt;&lt;/periodical&gt;&lt;volume&gt;9&lt;/volume&gt;&lt;number&gt;11&lt;/number&gt;&lt;edition&gt;2020/10/30&lt;/edition&gt;&lt;keywords&gt;&lt;keyword&gt;chronic viral hepatitis&lt;/keyword&gt;&lt;keyword&gt;hepatitis B&lt;/keyword&gt;&lt;keyword&gt;hepatitis C&lt;/keyword&gt;&lt;keyword&gt;inflammatory bowel disease&lt;/keyword&gt;&lt;keyword&gt;liver elastography&lt;/keyword&gt;&lt;/keywords&gt;&lt;dates&gt;&lt;year&gt;2020&lt;/year&gt;&lt;pub-dates&gt;&lt;date&gt;Oct 23&lt;/date&gt;&lt;/pub-dates&gt;&lt;/dates&gt;&lt;isbn&gt;2076-0817 (Print)&amp;#xD;2076-0817&lt;/isbn&gt;&lt;accession-num&gt;33113974&lt;/accession-num&gt;&lt;urls&gt;&lt;/urls&gt;&lt;custom2&gt;PMC7690684&lt;/custom2&gt;&lt;electronic-resource-num&gt;10.3390/pathogens9110870&lt;/electronic-resource-num&gt;&lt;remote-database-provider&gt;NLM&lt;/remote-database-provider&gt;&lt;language&gt;eng&lt;/language&gt;&lt;/record&gt;&lt;/Cite&gt;&lt;/EndNote&gt;</w:instrText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33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20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</w:p>
        </w:tc>
        <w:tc>
          <w:tcPr>
            <w:tcW w:w="2184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7DB11D47" w14:textId="040CC001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ngle-cente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ohort</w:t>
            </w:r>
            <w:r w:rsidR="00572F43">
              <w:rPr>
                <w:rFonts w:ascii="Book Antiqua" w:hAnsi="Book Antiqua"/>
              </w:rPr>
              <w:t xml:space="preserve"> </w:t>
            </w:r>
          </w:p>
          <w:p w14:paraId="0EBD20B6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Italy</w:t>
            </w:r>
          </w:p>
        </w:tc>
        <w:tc>
          <w:tcPr>
            <w:tcW w:w="1674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089C9999" w14:textId="30ED06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807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  <w:p w14:paraId="7ABD2DE3" w14:textId="638BDAA9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38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  <w:p w14:paraId="46965D38" w14:textId="324E07DD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69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1182FBA6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.9%</w:t>
            </w:r>
          </w:p>
        </w:tc>
        <w:tc>
          <w:tcPr>
            <w:tcW w:w="1716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68FCBBA9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.7%</w:t>
            </w:r>
          </w:p>
        </w:tc>
        <w:tc>
          <w:tcPr>
            <w:tcW w:w="1709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42B8309D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2F2DD84B" w14:textId="0C89856E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586413DA" w14:textId="77777777" w:rsidTr="00472739">
        <w:trPr>
          <w:trHeight w:val="15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105DDFED" w14:textId="3661E91B" w:rsidR="00472739" w:rsidRPr="003924D2" w:rsidRDefault="00472739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Fousekis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Gb3VzZWtpczwvQXV0aG9yPjxZZWFyPjIwMTk8L1llYXI+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Gb3VzZWtpczwvQXV0aG9yPjxZZWFyPjIwMTk8L1llYXI+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31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9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</w:p>
        </w:tc>
        <w:tc>
          <w:tcPr>
            <w:tcW w:w="2184" w:type="dxa"/>
            <w:shd w:val="clear" w:color="auto" w:fill="FFFFFF" w:themeFill="background1"/>
          </w:tcPr>
          <w:p w14:paraId="7C64540C" w14:textId="7C2E7FA4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single-cente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Greece</w:t>
            </w:r>
          </w:p>
        </w:tc>
        <w:tc>
          <w:tcPr>
            <w:tcW w:w="1674" w:type="dxa"/>
            <w:shd w:val="clear" w:color="auto" w:fill="FFFFFF" w:themeFill="background1"/>
          </w:tcPr>
          <w:p w14:paraId="2FF93F1B" w14:textId="20834CDB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602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FFFFFF" w:themeFill="background1"/>
          </w:tcPr>
          <w:p w14:paraId="07F6B445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.3%</w:t>
            </w:r>
          </w:p>
        </w:tc>
        <w:tc>
          <w:tcPr>
            <w:tcW w:w="1716" w:type="dxa"/>
            <w:shd w:val="clear" w:color="auto" w:fill="FFFFFF" w:themeFill="background1"/>
          </w:tcPr>
          <w:p w14:paraId="1E6E7D28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3.4%</w:t>
            </w:r>
          </w:p>
        </w:tc>
        <w:tc>
          <w:tcPr>
            <w:tcW w:w="1709" w:type="dxa"/>
            <w:shd w:val="clear" w:color="auto" w:fill="FFFFFF" w:themeFill="background1"/>
          </w:tcPr>
          <w:p w14:paraId="0FC422F4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2.4%</w:t>
            </w:r>
          </w:p>
        </w:tc>
        <w:tc>
          <w:tcPr>
            <w:tcW w:w="1764" w:type="dxa"/>
            <w:shd w:val="clear" w:color="auto" w:fill="FFFFFF" w:themeFill="background1"/>
          </w:tcPr>
          <w:p w14:paraId="727D9FB0" w14:textId="50E13F81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61C66BCA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125A8836" w14:textId="06B56D5F" w:rsidR="00472739" w:rsidRPr="003924D2" w:rsidRDefault="00472739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Silva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TaWx2YTwvQXV0aG9yPjxZZWFyPjIwMTk8L1llYXI+PFJl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TaWx2YTwvQXV0aG9yPjxZZWFyPjIwMTk8L1llYXI+PFJl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94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9</w:t>
            </w:r>
          </w:p>
        </w:tc>
        <w:tc>
          <w:tcPr>
            <w:tcW w:w="2184" w:type="dxa"/>
            <w:shd w:val="clear" w:color="auto" w:fill="FFFFFF" w:themeFill="background1"/>
          </w:tcPr>
          <w:p w14:paraId="36283651" w14:textId="7D97959D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Cross-sectional</w:t>
            </w:r>
            <w:r w:rsidR="00572F43">
              <w:rPr>
                <w:rFonts w:ascii="Book Antiqua" w:hAnsi="Book Antiqua"/>
              </w:rPr>
              <w:t xml:space="preserve"> </w:t>
            </w:r>
          </w:p>
          <w:p w14:paraId="3FB88BD4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Brazil</w:t>
            </w:r>
          </w:p>
        </w:tc>
        <w:tc>
          <w:tcPr>
            <w:tcW w:w="1674" w:type="dxa"/>
            <w:shd w:val="clear" w:color="auto" w:fill="FFFFFF" w:themeFill="background1"/>
          </w:tcPr>
          <w:p w14:paraId="25D92C05" w14:textId="0FE92643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06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  <w:p w14:paraId="177A73CA" w14:textId="49CAD76B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65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  <w:p w14:paraId="4FB8DA28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41CD</w:t>
            </w:r>
          </w:p>
        </w:tc>
        <w:tc>
          <w:tcPr>
            <w:tcW w:w="1629" w:type="dxa"/>
            <w:shd w:val="clear" w:color="auto" w:fill="FFFFFF" w:themeFill="background1"/>
          </w:tcPr>
          <w:p w14:paraId="01961F34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.7%</w:t>
            </w:r>
          </w:p>
        </w:tc>
        <w:tc>
          <w:tcPr>
            <w:tcW w:w="1716" w:type="dxa"/>
            <w:shd w:val="clear" w:color="auto" w:fill="FFFFFF" w:themeFill="background1"/>
          </w:tcPr>
          <w:p w14:paraId="7737CC3A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shd w:val="clear" w:color="auto" w:fill="FFFFFF" w:themeFill="background1"/>
          </w:tcPr>
          <w:p w14:paraId="32A2D212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2B61CB71" w14:textId="7C1CA6E9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00D8A5FD" w14:textId="77777777" w:rsidTr="00472739">
        <w:trPr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14221800" w14:textId="59309155" w:rsidR="00472739" w:rsidRPr="003924D2" w:rsidRDefault="00472739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Chou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/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&lt;EndNote&gt;&lt;Cite&gt;&lt;Author&gt;Chou&lt;/Author&gt;&lt;Year&gt;2019&lt;/Year&gt;&lt;RecNum&gt;89&lt;/RecNum&gt;&lt;DisplayText&gt;&lt;style face="superscript"&gt;[4]&lt;/style&gt;&lt;/DisplayText&gt;&lt;record&gt;&lt;rec-number&gt;89&lt;/rec-number&gt;&lt;foreign-keys&gt;&lt;key app="EN" db-id="250vdzef3xt59pear5ypwxzrs222dtwx5wtr" timestamp="1611944875"&gt;89&lt;/key&gt;&lt;/foreign-keys&gt;&lt;ref-type name="Journal Article"&gt;17&lt;/ref-type&gt;&lt;contributors&gt;&lt;authors&gt;&lt;author&gt;Chou, J. W.&lt;/author&gt;&lt;author&gt;Lai, H. C.&lt;/author&gt;&lt;author&gt;Chang, C. H.&lt;/author&gt;&lt;author&gt;Cheng, K. S.&lt;/author&gt;&lt;author&gt;Feng, C. L.&lt;/author&gt;&lt;author&gt;Chen, T. W.&lt;/author&gt;&lt;/authors&gt;&lt;/contributors&gt;&lt;auth-address&gt;School of Medicine, China Medical University, Taichung, Taiwan.&amp;#xD;Division of Gastroenterology and Hepatology, Department of Internal Medicine, China Medical University Hospital, Taichung, Taiwan.&amp;#xD;Taiwan Society of Inflammatory Bowel Disease, Taichung, Taiwan.&amp;#xD;Taiwan Association for the Study of Small Intestinal Diseases, Taoyuan, Taiwan.&amp;#xD;Department of Chinese Medicine, China Medical University Hospital, Taichung, Taiwan.&amp;#xD;Department of Pathology, China Medical University Hospital, Taichung, Taiwan.&lt;/auth-address&gt;&lt;titles&gt;&lt;title&gt;Epidemiology and Clinical Outcomes of Inflammatory Bowel Disease: A Hospital-Based Study in Central Taiwan&lt;/title&gt;&lt;secondary-title&gt;Gastroenterol Res Pract&lt;/secondary-title&gt;&lt;/titles&gt;&lt;periodical&gt;&lt;full-title&gt;Gastroenterol Res Pract&lt;/full-title&gt;&lt;/periodical&gt;&lt;pages&gt;4175923&lt;/pages&gt;&lt;volume&gt;2019&lt;/volume&gt;&lt;edition&gt;2019/07/18&lt;/edition&gt;&lt;dates&gt;&lt;year&gt;2019&lt;/year&gt;&lt;/dates&gt;&lt;isbn&gt;1687-6121 (Print)&amp;#xD;1687-6121&lt;/isbn&gt;&lt;accession-num&gt;31312216&lt;/accession-num&gt;&lt;urls&gt;&lt;/urls&gt;&lt;custom2&gt;PMC6595318&lt;/custom2&gt;&lt;electronic-resource-num&gt;10.1155/2019/4175923&lt;/electronic-resource-num&gt;&lt;remote-database-provider&gt;NLM&lt;/remote-database-provider&gt;&lt;language&gt;eng&lt;/language&gt;&lt;/record&gt;&lt;/Cite&gt;&lt;/EndNote&gt;</w:instrText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95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9</w:t>
            </w:r>
          </w:p>
        </w:tc>
        <w:tc>
          <w:tcPr>
            <w:tcW w:w="2184" w:type="dxa"/>
            <w:shd w:val="clear" w:color="auto" w:fill="FFFFFF" w:themeFill="background1"/>
          </w:tcPr>
          <w:p w14:paraId="7AFF75E3" w14:textId="53761E0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aiwan</w:t>
            </w:r>
          </w:p>
        </w:tc>
        <w:tc>
          <w:tcPr>
            <w:tcW w:w="1674" w:type="dxa"/>
            <w:shd w:val="clear" w:color="auto" w:fill="FFFFFF" w:themeFill="background1"/>
          </w:tcPr>
          <w:p w14:paraId="355A8704" w14:textId="2009BC6D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90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  <w:p w14:paraId="6CFA808A" w14:textId="636D5D04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80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  <w:p w14:paraId="61221109" w14:textId="4D52C1EA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10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  <w:r w:rsidR="00572F43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629" w:type="dxa"/>
            <w:shd w:val="clear" w:color="auto" w:fill="FFFFFF" w:themeFill="background1"/>
          </w:tcPr>
          <w:p w14:paraId="72F47D7A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3.3%</w:t>
            </w:r>
          </w:p>
        </w:tc>
        <w:tc>
          <w:tcPr>
            <w:tcW w:w="1716" w:type="dxa"/>
            <w:shd w:val="clear" w:color="auto" w:fill="FFFFFF" w:themeFill="background1"/>
          </w:tcPr>
          <w:p w14:paraId="287EB126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shd w:val="clear" w:color="auto" w:fill="FFFFFF" w:themeFill="background1"/>
          </w:tcPr>
          <w:p w14:paraId="1F5ED426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13FD8B60" w14:textId="26B2F986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ighe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HBsAg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n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</w:tr>
      <w:tr w:rsidR="00472739" w:rsidRPr="00472739" w14:paraId="5BB800C5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126492A9" w14:textId="42FFFA6A" w:rsidR="00472739" w:rsidRPr="003924D2" w:rsidRDefault="00472739" w:rsidP="0079305A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Yeo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ZZW88L0F1dGhvcj48WWVhcj4yMDE4PC9ZZWFyPjxSZWNO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ZZW88L0F1dGhvcj48WWVhcj4yMDE4PC9ZZWFyPjxSZWNO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9</w:t>
            </w:r>
            <w:r w:rsidR="0079305A">
              <w:rPr>
                <w:rFonts w:ascii="Book Antiqua" w:hAnsi="Book Antiqua"/>
                <w:b w:val="0"/>
                <w:vertAlign w:val="superscript"/>
                <w:lang w:val="el-GR"/>
              </w:rPr>
              <w:t>6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8</w:t>
            </w:r>
          </w:p>
        </w:tc>
        <w:tc>
          <w:tcPr>
            <w:tcW w:w="2184" w:type="dxa"/>
            <w:shd w:val="clear" w:color="auto" w:fill="FFFFFF" w:themeFill="background1"/>
          </w:tcPr>
          <w:p w14:paraId="375B1644" w14:textId="6CCA8F22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P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ohort</w:t>
            </w:r>
            <w:r w:rsidR="00572F43">
              <w:rPr>
                <w:rFonts w:ascii="Book Antiqua" w:hAnsi="Book Antiqua"/>
              </w:rPr>
              <w:t xml:space="preserve"> </w:t>
            </w:r>
          </w:p>
          <w:p w14:paraId="3C720EE0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Korea</w:t>
            </w:r>
          </w:p>
        </w:tc>
        <w:tc>
          <w:tcPr>
            <w:tcW w:w="1674" w:type="dxa"/>
            <w:shd w:val="clear" w:color="auto" w:fill="FFFFFF" w:themeFill="background1"/>
          </w:tcPr>
          <w:p w14:paraId="7EB17333" w14:textId="457AF402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10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  <w:p w14:paraId="789D64D5" w14:textId="4323C3DF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09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  <w:p w14:paraId="49324294" w14:textId="75C5D8DA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01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FFFFFF" w:themeFill="background1"/>
          </w:tcPr>
          <w:p w14:paraId="283103B4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.8%</w:t>
            </w:r>
          </w:p>
        </w:tc>
        <w:tc>
          <w:tcPr>
            <w:tcW w:w="1716" w:type="dxa"/>
            <w:shd w:val="clear" w:color="auto" w:fill="FFFFFF" w:themeFill="background1"/>
          </w:tcPr>
          <w:p w14:paraId="7B67E55B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6.2%</w:t>
            </w:r>
          </w:p>
        </w:tc>
        <w:tc>
          <w:tcPr>
            <w:tcW w:w="1709" w:type="dxa"/>
            <w:shd w:val="clear" w:color="auto" w:fill="FFFFFF" w:themeFill="background1"/>
          </w:tcPr>
          <w:p w14:paraId="5BD6D383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5B7D2161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Treatment-naïve</w:t>
            </w:r>
          </w:p>
          <w:p w14:paraId="6A766971" w14:textId="26944139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 w:rsidR="00572F43">
              <w:rPr>
                <w:rFonts w:ascii="Book Antiqua" w:hAnsi="Book Antiqua"/>
              </w:rPr>
              <w:t xml:space="preserve"> </w:t>
            </w:r>
          </w:p>
        </w:tc>
      </w:tr>
      <w:tr w:rsidR="00472739" w:rsidRPr="00472739" w14:paraId="6D5DAA97" w14:textId="77777777" w:rsidTr="00472739">
        <w:trPr>
          <w:trHeight w:val="15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3D0274E9" w14:textId="272059F5" w:rsidR="00472739" w:rsidRPr="003924D2" w:rsidRDefault="00472739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lastRenderedPageBreak/>
              <w:t>Chen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VuPC9BdXRob3I+PFllYXI+MjAxNzwvWWVhcj48UmVj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VuPC9BdXRob3I+PFllYXI+MjAxNzwvWWVhcj48UmVj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35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7</w:t>
            </w:r>
          </w:p>
        </w:tc>
        <w:tc>
          <w:tcPr>
            <w:tcW w:w="2184" w:type="dxa"/>
            <w:shd w:val="clear" w:color="auto" w:fill="FFFFFF" w:themeFill="background1"/>
          </w:tcPr>
          <w:p w14:paraId="224BE557" w14:textId="56BAF762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hina</w:t>
            </w:r>
          </w:p>
        </w:tc>
        <w:tc>
          <w:tcPr>
            <w:tcW w:w="1674" w:type="dxa"/>
            <w:shd w:val="clear" w:color="auto" w:fill="FFFFFF" w:themeFill="background1"/>
          </w:tcPr>
          <w:p w14:paraId="54A9F426" w14:textId="774795F1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980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  <w:p w14:paraId="170842D4" w14:textId="6E316A23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34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  <w:p w14:paraId="32F87D82" w14:textId="3BE1EB64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646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FFFFFF" w:themeFill="background1"/>
          </w:tcPr>
          <w:p w14:paraId="01F3AA70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.9%</w:t>
            </w:r>
          </w:p>
          <w:p w14:paraId="7BDE45BA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8.1%</w:t>
            </w:r>
          </w:p>
          <w:p w14:paraId="1925F5DF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.7%</w:t>
            </w:r>
          </w:p>
        </w:tc>
        <w:tc>
          <w:tcPr>
            <w:tcW w:w="1716" w:type="dxa"/>
            <w:shd w:val="clear" w:color="auto" w:fill="FFFFFF" w:themeFill="background1"/>
          </w:tcPr>
          <w:p w14:paraId="60563BCF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1.2%</w:t>
            </w:r>
          </w:p>
          <w:p w14:paraId="67415F32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2.7%</w:t>
            </w:r>
          </w:p>
          <w:p w14:paraId="51EDE9B0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5.3%</w:t>
            </w:r>
          </w:p>
        </w:tc>
        <w:tc>
          <w:tcPr>
            <w:tcW w:w="1709" w:type="dxa"/>
            <w:shd w:val="clear" w:color="auto" w:fill="FFFFFF" w:themeFill="background1"/>
          </w:tcPr>
          <w:p w14:paraId="2F2AEDB0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6.6%</w:t>
            </w:r>
          </w:p>
          <w:p w14:paraId="1CED503B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8.8%</w:t>
            </w:r>
          </w:p>
          <w:p w14:paraId="572BB25C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5.5%</w:t>
            </w:r>
          </w:p>
        </w:tc>
        <w:tc>
          <w:tcPr>
            <w:tcW w:w="1764" w:type="dxa"/>
            <w:shd w:val="clear" w:color="auto" w:fill="FFFFFF" w:themeFill="background1"/>
          </w:tcPr>
          <w:p w14:paraId="426665D6" w14:textId="400CFCE9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ighe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HBsAg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n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  <w:r w:rsidR="00572F43">
              <w:rPr>
                <w:rFonts w:ascii="Book Antiqua" w:hAnsi="Book Antiqua"/>
              </w:rPr>
              <w:t xml:space="preserve"> </w:t>
            </w:r>
          </w:p>
        </w:tc>
      </w:tr>
      <w:tr w:rsidR="00472739" w:rsidRPr="00472739" w14:paraId="5099BE83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3D66599E" w14:textId="0225D619" w:rsidR="00472739" w:rsidRPr="003924D2" w:rsidRDefault="00472739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Harsh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/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&lt;EndNote&gt;&lt;Cite&gt;&lt;Author&gt;Harsh&lt;/Author&gt;&lt;Year&gt;2017&lt;/Year&gt;&lt;RecNum&gt;80&lt;/RecNum&gt;&lt;DisplayText&gt;&lt;style face="superscript"&gt;[7]&lt;/style&gt;&lt;/DisplayText&gt;&lt;record&gt;&lt;rec-number&gt;80&lt;/rec-number&gt;&lt;foreign-keys&gt;&lt;key app="EN" db-id="250vdzef3xt59pear5ypwxzrs222dtwx5wtr" timestamp="1611880572"&gt;80&lt;/key&gt;&lt;/foreign-keys&gt;&lt;ref-type name="Journal Article"&gt;17&lt;/ref-type&gt;&lt;contributors&gt;&lt;authors&gt;&lt;author&gt;Harsh, P.&lt;/author&gt;&lt;author&gt;Gupta, V.&lt;/author&gt;&lt;author&gt;Kedia, S.&lt;/author&gt;&lt;author&gt;Bopanna, S.&lt;/author&gt;&lt;author&gt;Pilli, S.&lt;/author&gt;&lt;author&gt;Surendernath,&lt;/author&gt;&lt;author&gt;Makharia, G. K.&lt;/author&gt;&lt;author&gt;Ahuja, V.&lt;/author&gt;&lt;/authors&gt;&lt;/contributors&gt;&lt;auth-address&gt;Department of Molecular and Cell Biology, University of Illinois at Urbana-Champaign, Champaign, IL, USA.&amp;#xD;Department of Gastroenterology, All India Institute of Medical Sciences, New Delhi, India.&lt;/auth-address&gt;&lt;titles&gt;&lt;title&gt;Prevalence of hepatitis B, hepatitis C and human immunodeficiency viral infections in patients with inflammatory bowel disease in north India&lt;/title&gt;&lt;secondary-title&gt;Intest Res&lt;/secondary-title&gt;&lt;/titles&gt;&lt;periodical&gt;&lt;full-title&gt;Intest Res&lt;/full-title&gt;&lt;/periodical&gt;&lt;pages&gt;97-102&lt;/pages&gt;&lt;volume&gt;15&lt;/volume&gt;&lt;number&gt;1&lt;/number&gt;&lt;edition&gt;2017/02/28&lt;/edition&gt;&lt;keywords&gt;&lt;keyword&gt;Colitis, ulcerative&lt;/keyword&gt;&lt;keyword&gt;Crohn disease&lt;/keyword&gt;&lt;keyword&gt;Hepatitis B&lt;/keyword&gt;&lt;keyword&gt;Hepatitis C&lt;/keyword&gt;&lt;keyword&gt;Inflammatory bowel disease&lt;/keyword&gt;&lt;/keywords&gt;&lt;dates&gt;&lt;year&gt;2017&lt;/year&gt;&lt;pub-dates&gt;&lt;date&gt;Jan&lt;/date&gt;&lt;/pub-dates&gt;&lt;/dates&gt;&lt;isbn&gt;1598-9100 (Print)&amp;#xD;1598-9100&lt;/isbn&gt;&lt;accession-num&gt;28239319&lt;/accession-num&gt;&lt;urls&gt;&lt;/urls&gt;&lt;custom2&gt;PMC5323314&lt;/custom2&gt;&lt;electronic-resource-num&gt;10.5217/ir.2017.15.1.97&lt;/electronic-resource-num&gt;&lt;remote-database-provider&gt;NLM&lt;/remote-database-provider&gt;&lt;language&gt;eng&lt;/language&gt;&lt;/record&gt;&lt;/Cite&gt;&lt;/EndNote&gt;</w:instrText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34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7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</w:p>
        </w:tc>
        <w:tc>
          <w:tcPr>
            <w:tcW w:w="2184" w:type="dxa"/>
            <w:shd w:val="clear" w:color="auto" w:fill="FFFFFF" w:themeFill="background1"/>
          </w:tcPr>
          <w:p w14:paraId="1A88D87E" w14:textId="26F4AF92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ndia</w:t>
            </w:r>
          </w:p>
        </w:tc>
        <w:tc>
          <w:tcPr>
            <w:tcW w:w="1674" w:type="dxa"/>
            <w:shd w:val="clear" w:color="auto" w:fill="FFFFFF" w:themeFill="background1"/>
          </w:tcPr>
          <w:p w14:paraId="0EE6284D" w14:textId="65AAC319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908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  <w:p w14:paraId="2EA4D33D" w14:textId="4B3A16A1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81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  <w:p w14:paraId="044886A8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27CD</w:t>
            </w:r>
          </w:p>
        </w:tc>
        <w:tc>
          <w:tcPr>
            <w:tcW w:w="1629" w:type="dxa"/>
            <w:shd w:val="clear" w:color="auto" w:fill="FFFFFF" w:themeFill="background1"/>
          </w:tcPr>
          <w:p w14:paraId="6D62970C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.4%</w:t>
            </w:r>
          </w:p>
          <w:p w14:paraId="7A499427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.2%</w:t>
            </w:r>
          </w:p>
          <w:p w14:paraId="73C5927A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.8%</w:t>
            </w:r>
          </w:p>
        </w:tc>
        <w:tc>
          <w:tcPr>
            <w:tcW w:w="1716" w:type="dxa"/>
            <w:shd w:val="clear" w:color="auto" w:fill="FFFFFF" w:themeFill="background1"/>
          </w:tcPr>
          <w:p w14:paraId="7D914B53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shd w:val="clear" w:color="auto" w:fill="FFFFFF" w:themeFill="background1"/>
          </w:tcPr>
          <w:p w14:paraId="4A03BCD7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0C707088" w14:textId="2A87F370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1697F9D2" w14:textId="77777777" w:rsidTr="00472739">
        <w:trPr>
          <w:trHeight w:val="19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352E8EC4" w14:textId="01CD0BDD" w:rsidR="00472739" w:rsidRPr="003924D2" w:rsidRDefault="00472739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Tahoma" w:hAnsi="Tahoma" w:cs="Tahoma"/>
                <w:b w:val="0"/>
              </w:rPr>
              <w:t>﻿</w:t>
            </w:r>
            <w:r w:rsidRPr="003924D2">
              <w:rPr>
                <w:rFonts w:ascii="Book Antiqua" w:hAnsi="Book Antiqua"/>
                <w:b w:val="0"/>
              </w:rPr>
              <w:t>Waszczuk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XYXN6Y3p1azwvQXV0aG9yPjxZZWFyPjIwMTY8L1llYXI+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XYXN6Y3p1azwvQXV0aG9yPjxZZWFyPjIwMTY8L1llYXI+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32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6</w:t>
            </w:r>
          </w:p>
        </w:tc>
        <w:tc>
          <w:tcPr>
            <w:tcW w:w="2184" w:type="dxa"/>
            <w:shd w:val="clear" w:color="auto" w:fill="FFFFFF" w:themeFill="background1"/>
          </w:tcPr>
          <w:p w14:paraId="5627D39D" w14:textId="03AC6702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P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ross-sect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oland</w:t>
            </w:r>
          </w:p>
        </w:tc>
        <w:tc>
          <w:tcPr>
            <w:tcW w:w="1674" w:type="dxa"/>
            <w:shd w:val="clear" w:color="auto" w:fill="FFFFFF" w:themeFill="background1"/>
          </w:tcPr>
          <w:p w14:paraId="50EE02C7" w14:textId="62380469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47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FFFFFF" w:themeFill="background1"/>
          </w:tcPr>
          <w:p w14:paraId="55ED76D7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16" w:type="dxa"/>
            <w:shd w:val="clear" w:color="auto" w:fill="FFFFFF" w:themeFill="background1"/>
          </w:tcPr>
          <w:p w14:paraId="11F4FB30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4.3%</w:t>
            </w:r>
          </w:p>
        </w:tc>
        <w:tc>
          <w:tcPr>
            <w:tcW w:w="1709" w:type="dxa"/>
            <w:shd w:val="clear" w:color="auto" w:fill="FFFFFF" w:themeFill="background1"/>
          </w:tcPr>
          <w:p w14:paraId="7E55152F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211AA77C" w14:textId="145BEDE9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2448E51E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5F57A27D" w14:textId="2BEC4C19" w:rsidR="00472739" w:rsidRPr="003924D2" w:rsidRDefault="00472739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Chan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FuPC9BdXRob3I+PFllYXI+MjAxNjwvWWVhcj48UmVj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FuPC9BdXRob3I+PFllYXI+MjAxNjwvWWVhcj48UmVj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9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7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6</w:t>
            </w:r>
          </w:p>
        </w:tc>
        <w:tc>
          <w:tcPr>
            <w:tcW w:w="2184" w:type="dxa"/>
            <w:shd w:val="clear" w:color="auto" w:fill="FFFFFF" w:themeFill="background1"/>
          </w:tcPr>
          <w:p w14:paraId="40016DE7" w14:textId="3A7EA28D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ohort</w:t>
            </w:r>
            <w:r w:rsidR="00572F43">
              <w:rPr>
                <w:rFonts w:ascii="Book Antiqua" w:hAnsi="Book Antiqua"/>
              </w:rPr>
              <w:t xml:space="preserve"> </w:t>
            </w:r>
          </w:p>
          <w:p w14:paraId="11E1FE41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China</w:t>
            </w:r>
          </w:p>
        </w:tc>
        <w:tc>
          <w:tcPr>
            <w:tcW w:w="1674" w:type="dxa"/>
            <w:shd w:val="clear" w:color="auto" w:fill="FFFFFF" w:themeFill="background1"/>
          </w:tcPr>
          <w:p w14:paraId="25E3B418" w14:textId="49F2E105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06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FFFFFF" w:themeFill="background1"/>
          </w:tcPr>
          <w:p w14:paraId="2B80C434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.7%</w:t>
            </w:r>
          </w:p>
        </w:tc>
        <w:tc>
          <w:tcPr>
            <w:tcW w:w="1716" w:type="dxa"/>
            <w:shd w:val="clear" w:color="auto" w:fill="FFFFFF" w:themeFill="background1"/>
          </w:tcPr>
          <w:p w14:paraId="05F3BD4F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shd w:val="clear" w:color="auto" w:fill="FFFFFF" w:themeFill="background1"/>
          </w:tcPr>
          <w:p w14:paraId="72B23EF0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3B2562B7" w14:textId="427D02CB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7D04162A" w14:textId="77777777" w:rsidTr="00472739">
        <w:trPr>
          <w:trHeight w:val="15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1B8A7330" w14:textId="13450653" w:rsidR="00472739" w:rsidRPr="003924D2" w:rsidRDefault="00472739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He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/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&lt;EndNote&gt;&lt;Cite&gt;&lt;Author&gt;He&lt;/Author&gt;&lt;Year&gt;2015&lt;/Year&gt;&lt;RecNum&gt;92&lt;/RecNum&gt;&lt;DisplayText&gt;&lt;style face="superscript"&gt;[10]&lt;/style&gt;&lt;/DisplayText&gt;&lt;record&gt;&lt;rec-number&gt;92&lt;/rec-number&gt;&lt;foreign-keys&gt;&lt;key app="EN" db-id="250vdzef3xt59pear5ypwxzrs222dtwx5wtr" timestamp="1611945392"&gt;92&lt;/key&gt;&lt;/foreign-keys&gt;&lt;ref-type name="Journal Article"&gt;17&lt;/ref-type&gt;&lt;contributors&gt;&lt;authors&gt;&lt;author&gt;He, Y.&lt;/author&gt;&lt;author&gt;Xu, P.&lt;/author&gt;&lt;author&gt;Chen, Y.&lt;/author&gt;&lt;author&gt;Yang, R.&lt;/author&gt;&lt;author&gt;Chen, B.&lt;/author&gt;&lt;author&gt;Zeng, Z.&lt;/author&gt;&lt;author&gt;Chen, M.&lt;/author&gt;&lt;/authors&gt;&lt;/contributors&gt;&lt;auth-address&gt;Department of Gastroenterology, The First Affiliated Hospital of Sun Yat-Sen University Guangzhou, P.R. China.&lt;/auth-address&gt;&lt;titles&gt;&lt;title&gt;Prevalence and influences of hepatitis B virus infection on inflammatory bowel disease: a retrospective study in southern China&lt;/title&gt;&lt;secondary-title&gt;Int J Clin Exp Med&lt;/secondary-title&gt;&lt;/titles&gt;&lt;periodical&gt;&lt;full-title&gt;Int J Clin Exp Med&lt;/full-title&gt;&lt;/periodical&gt;&lt;pages&gt;8078-85&lt;/pages&gt;&lt;volume&gt;8&lt;/volume&gt;&lt;number&gt;5&lt;/number&gt;&lt;edition&gt;2015/07/30&lt;/edition&gt;&lt;keywords&gt;&lt;keyword&gt;Crohn’s disease&lt;/keyword&gt;&lt;keyword&gt;Hepatitis B virus infection&lt;/keyword&gt;&lt;keyword&gt;inflammatory bowel disease&lt;/keyword&gt;&lt;keyword&gt;ulcerative colitis&lt;/keyword&gt;&lt;/keywords&gt;&lt;dates&gt;&lt;year&gt;2015&lt;/year&gt;&lt;/dates&gt;&lt;isbn&gt;1940-5901 (Print)&amp;#xD;1940-5901&lt;/isbn&gt;&lt;accession-num&gt;26221373&lt;/accession-num&gt;&lt;urls&gt;&lt;/urls&gt;&lt;custom2&gt;PMC4509318&lt;/custom2&gt;&lt;remote-database-provider&gt;NLM&lt;/remote-database-provider&gt;&lt;language&gt;eng&lt;/language&gt;&lt;/record&gt;&lt;/Cite&gt;&lt;/EndNote&gt;</w:instrText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98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5</w:t>
            </w:r>
          </w:p>
        </w:tc>
        <w:tc>
          <w:tcPr>
            <w:tcW w:w="2184" w:type="dxa"/>
            <w:shd w:val="clear" w:color="auto" w:fill="FFFFFF" w:themeFill="background1"/>
          </w:tcPr>
          <w:p w14:paraId="2971B043" w14:textId="428DB754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hina</w:t>
            </w:r>
          </w:p>
        </w:tc>
        <w:tc>
          <w:tcPr>
            <w:tcW w:w="1674" w:type="dxa"/>
            <w:shd w:val="clear" w:color="auto" w:fill="FFFFFF" w:themeFill="background1"/>
          </w:tcPr>
          <w:p w14:paraId="0983BA2F" w14:textId="23C81A33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49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  <w:p w14:paraId="1D8A4743" w14:textId="31E0423E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26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FFFFFF" w:themeFill="background1"/>
          </w:tcPr>
          <w:p w14:paraId="5CDC92EE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3.6%</w:t>
            </w:r>
          </w:p>
          <w:p w14:paraId="14FD9A24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6.8%</w:t>
            </w:r>
          </w:p>
        </w:tc>
        <w:tc>
          <w:tcPr>
            <w:tcW w:w="1716" w:type="dxa"/>
            <w:shd w:val="clear" w:color="auto" w:fill="FFFFFF" w:themeFill="background1"/>
          </w:tcPr>
          <w:p w14:paraId="600F1D36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5.4%</w:t>
            </w:r>
          </w:p>
          <w:p w14:paraId="3EE07B0E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0.1%</w:t>
            </w:r>
          </w:p>
        </w:tc>
        <w:tc>
          <w:tcPr>
            <w:tcW w:w="1709" w:type="dxa"/>
            <w:shd w:val="clear" w:color="auto" w:fill="FFFFFF" w:themeFill="background1"/>
          </w:tcPr>
          <w:p w14:paraId="44DDAB24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1.2%</w:t>
            </w:r>
          </w:p>
          <w:p w14:paraId="06FB62DE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4.3%</w:t>
            </w:r>
          </w:p>
        </w:tc>
        <w:tc>
          <w:tcPr>
            <w:tcW w:w="1764" w:type="dxa"/>
            <w:shd w:val="clear" w:color="auto" w:fill="FFFFFF" w:themeFill="background1"/>
          </w:tcPr>
          <w:p w14:paraId="750C8981" w14:textId="57505856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723F0D0A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20D356A6" w14:textId="69135504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lastRenderedPageBreak/>
              <w:t>Ben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Musa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CZW4gTXVzYTwvQXV0aG9yPjxZZWFyPjIwMTQ8L1llYXI+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CZW4gTXVzYTwvQXV0aG9yPjxZZWFyPjIwMTQ8L1llYXI+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47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4</w:t>
            </w:r>
          </w:p>
        </w:tc>
        <w:tc>
          <w:tcPr>
            <w:tcW w:w="2184" w:type="dxa"/>
            <w:shd w:val="clear" w:color="auto" w:fill="FFFFFF" w:themeFill="background1"/>
          </w:tcPr>
          <w:p w14:paraId="66AFEEDA" w14:textId="2331826C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bservational</w:t>
            </w:r>
          </w:p>
          <w:p w14:paraId="066B0527" w14:textId="6F18F51A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United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States</w:t>
            </w:r>
          </w:p>
        </w:tc>
        <w:tc>
          <w:tcPr>
            <w:tcW w:w="1674" w:type="dxa"/>
            <w:shd w:val="clear" w:color="auto" w:fill="FFFFFF" w:themeFill="background1"/>
          </w:tcPr>
          <w:p w14:paraId="52B1687B" w14:textId="23825E81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00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  <w:r w:rsidR="00572F43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629" w:type="dxa"/>
            <w:shd w:val="clear" w:color="auto" w:fill="FFFFFF" w:themeFill="background1"/>
          </w:tcPr>
          <w:p w14:paraId="7B02232D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.8%</w:t>
            </w:r>
          </w:p>
        </w:tc>
        <w:tc>
          <w:tcPr>
            <w:tcW w:w="1716" w:type="dxa"/>
            <w:shd w:val="clear" w:color="auto" w:fill="FFFFFF" w:themeFill="background1"/>
          </w:tcPr>
          <w:p w14:paraId="1C0C7627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.2%</w:t>
            </w:r>
          </w:p>
        </w:tc>
        <w:tc>
          <w:tcPr>
            <w:tcW w:w="1709" w:type="dxa"/>
            <w:shd w:val="clear" w:color="auto" w:fill="FFFFFF" w:themeFill="background1"/>
          </w:tcPr>
          <w:p w14:paraId="251D72F0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75CF2093" w14:textId="0AB2A692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  <w:p w14:paraId="26219ADE" w14:textId="2F904EB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(screening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at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51%)</w:t>
            </w:r>
          </w:p>
        </w:tc>
      </w:tr>
      <w:tr w:rsidR="00472739" w:rsidRPr="00472739" w14:paraId="43C7933E" w14:textId="77777777" w:rsidTr="00472739">
        <w:trPr>
          <w:trHeight w:val="10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77E42307" w14:textId="3595D9D6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Huang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IdWFuZzwvQXV0aG9yPjxZZWFyPjIwMTQ8L1llYXI+PFJl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IdWFuZzwvQXV0aG9yPjxZZWFyPjIwMTQ8L1llYXI+PFJl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99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4</w:t>
            </w:r>
          </w:p>
        </w:tc>
        <w:tc>
          <w:tcPr>
            <w:tcW w:w="2184" w:type="dxa"/>
            <w:shd w:val="clear" w:color="auto" w:fill="FFFFFF" w:themeFill="background1"/>
          </w:tcPr>
          <w:p w14:paraId="0620C10D" w14:textId="3DC32D54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hina</w:t>
            </w:r>
          </w:p>
        </w:tc>
        <w:tc>
          <w:tcPr>
            <w:tcW w:w="1674" w:type="dxa"/>
            <w:shd w:val="clear" w:color="auto" w:fill="FFFFFF" w:themeFill="background1"/>
          </w:tcPr>
          <w:p w14:paraId="319ACCCA" w14:textId="63F3B3C8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14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FFFFFF" w:themeFill="background1"/>
          </w:tcPr>
          <w:p w14:paraId="1AAF3CA6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.5%</w:t>
            </w:r>
          </w:p>
        </w:tc>
        <w:tc>
          <w:tcPr>
            <w:tcW w:w="1716" w:type="dxa"/>
            <w:shd w:val="clear" w:color="auto" w:fill="FFFFFF" w:themeFill="background1"/>
          </w:tcPr>
          <w:p w14:paraId="4FB668EC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0.6%</w:t>
            </w:r>
          </w:p>
        </w:tc>
        <w:tc>
          <w:tcPr>
            <w:tcW w:w="1709" w:type="dxa"/>
            <w:shd w:val="clear" w:color="auto" w:fill="FFFFFF" w:themeFill="background1"/>
          </w:tcPr>
          <w:p w14:paraId="23E3FD8D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1.6%</w:t>
            </w:r>
          </w:p>
        </w:tc>
        <w:tc>
          <w:tcPr>
            <w:tcW w:w="1764" w:type="dxa"/>
            <w:shd w:val="clear" w:color="auto" w:fill="FFFFFF" w:themeFill="background1"/>
          </w:tcPr>
          <w:p w14:paraId="7C82DF90" w14:textId="34141F10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ighe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HBsAg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n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atients</w:t>
            </w:r>
          </w:p>
        </w:tc>
      </w:tr>
      <w:tr w:rsidR="00472739" w:rsidRPr="00472739" w14:paraId="2660CA66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5A689C25" w14:textId="3ABB861A" w:rsidR="00472739" w:rsidRPr="003924D2" w:rsidRDefault="00472739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Kim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LaW08L0F1dGhvcj48WWVhcj4yMDE0PC9ZZWFyPjxSZWNO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LaW08L0F1dGhvcj48WWVhcj4yMDE0PC9ZZWFyPjxSZWNO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3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7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4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</w:p>
        </w:tc>
        <w:tc>
          <w:tcPr>
            <w:tcW w:w="2184" w:type="dxa"/>
            <w:shd w:val="clear" w:color="auto" w:fill="FFFFFF" w:themeFill="background1"/>
          </w:tcPr>
          <w:p w14:paraId="7A3B237C" w14:textId="733337E6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Observat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Korea</w:t>
            </w:r>
          </w:p>
        </w:tc>
        <w:tc>
          <w:tcPr>
            <w:tcW w:w="1674" w:type="dxa"/>
            <w:shd w:val="clear" w:color="auto" w:fill="FFFFFF" w:themeFill="background1"/>
          </w:tcPr>
          <w:p w14:paraId="49CD4967" w14:textId="51F1D916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13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  <w:p w14:paraId="6385C9E9" w14:textId="21BD2240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41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  <w:p w14:paraId="1E9FD327" w14:textId="505A57CE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72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  <w:r w:rsidR="00572F43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629" w:type="dxa"/>
            <w:shd w:val="clear" w:color="auto" w:fill="FFFFFF" w:themeFill="background1"/>
          </w:tcPr>
          <w:p w14:paraId="74743B08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.7%</w:t>
            </w:r>
          </w:p>
          <w:p w14:paraId="2A09A721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.1%</w:t>
            </w:r>
          </w:p>
          <w:p w14:paraId="4F5D7554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.3%</w:t>
            </w:r>
          </w:p>
        </w:tc>
        <w:tc>
          <w:tcPr>
            <w:tcW w:w="1716" w:type="dxa"/>
            <w:shd w:val="clear" w:color="auto" w:fill="FFFFFF" w:themeFill="background1"/>
          </w:tcPr>
          <w:p w14:paraId="4F6AF746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shd w:val="clear" w:color="auto" w:fill="FFFFFF" w:themeFill="background1"/>
          </w:tcPr>
          <w:p w14:paraId="559D1783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069BE9B0" w14:textId="032D7279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76699E90" w14:textId="77777777" w:rsidTr="00472739">
        <w:trPr>
          <w:trHeight w:val="1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6A416D24" w14:textId="1FC88CF7" w:rsidR="00472739" w:rsidRPr="003924D2" w:rsidRDefault="00472739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Papa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QYXBhPC9BdXRob3I+PFllYXI+MjAxMzwvWWVhcj48UmVj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QYXBhPC9BdXRob3I+PFllYXI+MjAxMzwvWWVhcj48UmVj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4B65E8">
              <w:rPr>
                <w:rFonts w:ascii="Book Antiqua" w:hAnsi="Book Antiqua"/>
                <w:b w:val="0"/>
                <w:vertAlign w:val="superscript"/>
                <w:lang w:val="el-GR"/>
              </w:rPr>
              <w:t>28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4B65E8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3</w:t>
            </w:r>
          </w:p>
        </w:tc>
        <w:tc>
          <w:tcPr>
            <w:tcW w:w="2184" w:type="dxa"/>
            <w:shd w:val="clear" w:color="auto" w:fill="FFFFFF" w:themeFill="background1"/>
          </w:tcPr>
          <w:p w14:paraId="6B04DFDB" w14:textId="5833C67D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P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taly</w:t>
            </w:r>
          </w:p>
        </w:tc>
        <w:tc>
          <w:tcPr>
            <w:tcW w:w="1674" w:type="dxa"/>
            <w:shd w:val="clear" w:color="auto" w:fill="FFFFFF" w:themeFill="background1"/>
          </w:tcPr>
          <w:p w14:paraId="350CD656" w14:textId="5CB25B31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01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FFFFFF" w:themeFill="background1"/>
          </w:tcPr>
          <w:p w14:paraId="48876BCC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.3%</w:t>
            </w:r>
          </w:p>
        </w:tc>
        <w:tc>
          <w:tcPr>
            <w:tcW w:w="1716" w:type="dxa"/>
            <w:shd w:val="clear" w:color="auto" w:fill="FFFFFF" w:themeFill="background1"/>
          </w:tcPr>
          <w:p w14:paraId="0E3F40B0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.3%</w:t>
            </w:r>
          </w:p>
        </w:tc>
        <w:tc>
          <w:tcPr>
            <w:tcW w:w="1709" w:type="dxa"/>
            <w:shd w:val="clear" w:color="auto" w:fill="FFFFFF" w:themeFill="background1"/>
          </w:tcPr>
          <w:p w14:paraId="2BA14FAB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667A21A5" w14:textId="759987D0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1559AEDC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4CF50288" w14:textId="006A6642" w:rsidR="00472739" w:rsidRPr="003924D2" w:rsidRDefault="00472739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Park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QYXJrPC9BdXRob3I+PFllYXI+MjAxMjwvWWVhcj48UmVj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QYXJrPC9BdXRob3I+PFllYXI+MjAxMjwvWWVhcj48UmVj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93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2</w:t>
            </w:r>
          </w:p>
        </w:tc>
        <w:tc>
          <w:tcPr>
            <w:tcW w:w="2184" w:type="dxa"/>
            <w:shd w:val="clear" w:color="auto" w:fill="FFFFFF" w:themeFill="background1"/>
          </w:tcPr>
          <w:p w14:paraId="6E6EFDEF" w14:textId="486F9AFC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Korea</w:t>
            </w:r>
          </w:p>
        </w:tc>
        <w:tc>
          <w:tcPr>
            <w:tcW w:w="1674" w:type="dxa"/>
            <w:shd w:val="clear" w:color="auto" w:fill="FFFFFF" w:themeFill="background1"/>
          </w:tcPr>
          <w:p w14:paraId="3310B48F" w14:textId="2AD522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153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  <w:p w14:paraId="22EB99CF" w14:textId="585C7A5B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521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  <w:p w14:paraId="43785518" w14:textId="0DCA6BE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728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FFFFFF" w:themeFill="background1"/>
          </w:tcPr>
          <w:p w14:paraId="7A654AB7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.1%</w:t>
            </w:r>
          </w:p>
          <w:p w14:paraId="1AF035E2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.6%</w:t>
            </w:r>
          </w:p>
          <w:p w14:paraId="0C4FEC0E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.6%</w:t>
            </w:r>
          </w:p>
        </w:tc>
        <w:tc>
          <w:tcPr>
            <w:tcW w:w="1716" w:type="dxa"/>
            <w:shd w:val="clear" w:color="auto" w:fill="FFFFFF" w:themeFill="background1"/>
          </w:tcPr>
          <w:p w14:paraId="711F9D77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shd w:val="clear" w:color="auto" w:fill="FFFFFF" w:themeFill="background1"/>
          </w:tcPr>
          <w:p w14:paraId="64E8C9E7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51967D81" w14:textId="4FBFEDCF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65186C28" w14:textId="77777777" w:rsidTr="00472739">
        <w:trPr>
          <w:trHeight w:val="15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2C95DE1A" w14:textId="7A0CDCB4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lastRenderedPageBreak/>
              <w:t>Katsanos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LYXRzYW5vczwvQXV0aG9yPjxZZWFyPjIwMTA8L1llYXI+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LYXRzYW5vczwvQXV0aG9yPjxZZWFyPjIwMTA8L1llYXI+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30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0</w:t>
            </w:r>
          </w:p>
        </w:tc>
        <w:tc>
          <w:tcPr>
            <w:tcW w:w="2184" w:type="dxa"/>
            <w:shd w:val="clear" w:color="auto" w:fill="FFFFFF" w:themeFill="background1"/>
          </w:tcPr>
          <w:p w14:paraId="0C765D6C" w14:textId="5E5D4761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Greece</w:t>
            </w:r>
          </w:p>
        </w:tc>
        <w:tc>
          <w:tcPr>
            <w:tcW w:w="1674" w:type="dxa"/>
            <w:shd w:val="clear" w:color="auto" w:fill="FFFFFF" w:themeFill="background1"/>
          </w:tcPr>
          <w:p w14:paraId="33EAA0C6" w14:textId="727C2583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82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FFFFFF" w:themeFill="background1"/>
          </w:tcPr>
          <w:p w14:paraId="4B2689AC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.3%</w:t>
            </w:r>
          </w:p>
        </w:tc>
        <w:tc>
          <w:tcPr>
            <w:tcW w:w="1716" w:type="dxa"/>
            <w:shd w:val="clear" w:color="auto" w:fill="FFFFFF" w:themeFill="background1"/>
          </w:tcPr>
          <w:p w14:paraId="207C58BD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shd w:val="clear" w:color="auto" w:fill="FFFFFF" w:themeFill="background1"/>
          </w:tcPr>
          <w:p w14:paraId="5D65088D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0805E46A" w14:textId="169042EE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1C80ADE1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74FA1677" w14:textId="3DA5D1E6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Chevaux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V2YXV4PC9BdXRob3I+PFllYXI+MjAxMDwvWWVhcj48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V2YXV4PC9BdXRob3I+PFllYXI+MjAxMDwvWWVhcj48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100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0</w:t>
            </w:r>
          </w:p>
        </w:tc>
        <w:tc>
          <w:tcPr>
            <w:tcW w:w="2184" w:type="dxa"/>
            <w:shd w:val="clear" w:color="auto" w:fill="FFFFFF" w:themeFill="background1"/>
          </w:tcPr>
          <w:p w14:paraId="393CCE90" w14:textId="44C783BB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ospital-based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France</w:t>
            </w:r>
          </w:p>
        </w:tc>
        <w:tc>
          <w:tcPr>
            <w:tcW w:w="1674" w:type="dxa"/>
            <w:shd w:val="clear" w:color="auto" w:fill="FFFFFF" w:themeFill="background1"/>
          </w:tcPr>
          <w:p w14:paraId="6CCD438D" w14:textId="14912F0F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15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  <w:p w14:paraId="19A55EE1" w14:textId="117FA124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52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  <w:p w14:paraId="78358B84" w14:textId="34C7AC3C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63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FFFFFF" w:themeFill="background1"/>
          </w:tcPr>
          <w:p w14:paraId="3936467B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  <w:p w14:paraId="723ABC84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.8%</w:t>
            </w:r>
          </w:p>
          <w:p w14:paraId="525EFA01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.6%</w:t>
            </w:r>
          </w:p>
        </w:tc>
        <w:tc>
          <w:tcPr>
            <w:tcW w:w="1716" w:type="dxa"/>
            <w:shd w:val="clear" w:color="auto" w:fill="FFFFFF" w:themeFill="background1"/>
          </w:tcPr>
          <w:p w14:paraId="20A9E17D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  <w:p w14:paraId="303C4C2E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.8%</w:t>
            </w:r>
          </w:p>
          <w:p w14:paraId="14435D66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.6%</w:t>
            </w:r>
          </w:p>
        </w:tc>
        <w:tc>
          <w:tcPr>
            <w:tcW w:w="1709" w:type="dxa"/>
            <w:shd w:val="clear" w:color="auto" w:fill="FFFFFF" w:themeFill="background1"/>
          </w:tcPr>
          <w:p w14:paraId="7762DFFA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8.9%</w:t>
            </w:r>
          </w:p>
          <w:p w14:paraId="2737766E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  <w:p w14:paraId="15C71023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10C2CEB5" w14:textId="18E5AFF3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757C1702" w14:textId="77777777" w:rsidTr="003853D4">
        <w:trPr>
          <w:trHeight w:val="17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0F9B4617" w14:textId="3E20C345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Loras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Mb3JhczwvQXV0aG9yPjxZZWFyPjIwMDk8L1llYXI+PFJl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Mb3JhczwvQXV0aG9yPjxZZWFyPjIwMDk8L1llYXI+PFJl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1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01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09</w:t>
            </w:r>
          </w:p>
        </w:tc>
        <w:tc>
          <w:tcPr>
            <w:tcW w:w="2184" w:type="dxa"/>
            <w:shd w:val="clear" w:color="auto" w:fill="FFFFFF" w:themeFill="background1"/>
          </w:tcPr>
          <w:p w14:paraId="52DCA06B" w14:textId="3FB4B8F0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Multicente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Hospital-based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Spain</w:t>
            </w:r>
          </w:p>
        </w:tc>
        <w:tc>
          <w:tcPr>
            <w:tcW w:w="1674" w:type="dxa"/>
            <w:shd w:val="clear" w:color="auto" w:fill="FFFFFF" w:themeFill="background1"/>
          </w:tcPr>
          <w:p w14:paraId="75030E52" w14:textId="736CA4A2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076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  <w:p w14:paraId="11495DBF" w14:textId="327E8EA8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128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  <w:p w14:paraId="469E28E6" w14:textId="231E884C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928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  <w:p w14:paraId="3C93E874" w14:textId="1F6F7491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0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C</w:t>
            </w:r>
          </w:p>
        </w:tc>
        <w:tc>
          <w:tcPr>
            <w:tcW w:w="1629" w:type="dxa"/>
            <w:shd w:val="clear" w:color="auto" w:fill="FFFFFF" w:themeFill="background1"/>
          </w:tcPr>
          <w:p w14:paraId="11498F5F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  <w:p w14:paraId="4E0DF233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.6%</w:t>
            </w:r>
          </w:p>
          <w:p w14:paraId="08115B55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.8%</w:t>
            </w:r>
          </w:p>
          <w:p w14:paraId="1CE98653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</w:t>
            </w:r>
          </w:p>
        </w:tc>
        <w:tc>
          <w:tcPr>
            <w:tcW w:w="1716" w:type="dxa"/>
            <w:shd w:val="clear" w:color="auto" w:fill="FFFFFF" w:themeFill="background1"/>
          </w:tcPr>
          <w:p w14:paraId="45D2EBB4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  <w:p w14:paraId="47A93228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.1%</w:t>
            </w:r>
          </w:p>
          <w:p w14:paraId="40F5F33C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8%</w:t>
            </w:r>
          </w:p>
          <w:p w14:paraId="3681224F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.3%</w:t>
            </w:r>
          </w:p>
        </w:tc>
        <w:tc>
          <w:tcPr>
            <w:tcW w:w="1709" w:type="dxa"/>
            <w:shd w:val="clear" w:color="auto" w:fill="FFFFFF" w:themeFill="background1"/>
          </w:tcPr>
          <w:p w14:paraId="130DFE8E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  <w:p w14:paraId="1AEB3680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7%</w:t>
            </w:r>
          </w:p>
          <w:p w14:paraId="4C9686B8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4.9%</w:t>
            </w:r>
          </w:p>
          <w:p w14:paraId="45BB1FDA" w14:textId="77777777" w:rsid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7.6%</w:t>
            </w:r>
          </w:p>
          <w:p w14:paraId="36C1D453" w14:textId="77777777" w:rsidR="003853D4" w:rsidRPr="00472739" w:rsidRDefault="003853D4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44FB3DBB" w14:textId="2FDEBAFD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556E4083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348B8D08" w14:textId="25DD28EC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Tolentino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Ub2xlbnRpbm88L0F1dGhvcj48WWVhcj4yMDA4PC9ZZWFy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Ub2xlbnRpbm88L0F1dGhvcj48WWVhcj4yMDA4PC9ZZWFy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27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08</w:t>
            </w:r>
          </w:p>
        </w:tc>
        <w:tc>
          <w:tcPr>
            <w:tcW w:w="2184" w:type="dxa"/>
            <w:shd w:val="clear" w:color="auto" w:fill="FFFFFF" w:themeFill="background1"/>
          </w:tcPr>
          <w:p w14:paraId="68AE358F" w14:textId="778DFAAA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ospital-based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Brazil</w:t>
            </w:r>
          </w:p>
        </w:tc>
        <w:tc>
          <w:tcPr>
            <w:tcW w:w="1674" w:type="dxa"/>
            <w:shd w:val="clear" w:color="auto" w:fill="FFFFFF" w:themeFill="background1"/>
          </w:tcPr>
          <w:p w14:paraId="7E499DFD" w14:textId="64102F68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02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  <w:p w14:paraId="693EFA74" w14:textId="42C22F45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4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FFFFFF" w:themeFill="background1"/>
          </w:tcPr>
          <w:p w14:paraId="301B249C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</w:t>
            </w:r>
          </w:p>
          <w:p w14:paraId="1C5840CD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.3%</w:t>
            </w:r>
          </w:p>
        </w:tc>
        <w:tc>
          <w:tcPr>
            <w:tcW w:w="1716" w:type="dxa"/>
            <w:shd w:val="clear" w:color="auto" w:fill="FFFFFF" w:themeFill="background1"/>
          </w:tcPr>
          <w:p w14:paraId="00BAC0EF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3.3%</w:t>
            </w:r>
          </w:p>
          <w:p w14:paraId="178836BE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6.7%</w:t>
            </w:r>
          </w:p>
        </w:tc>
        <w:tc>
          <w:tcPr>
            <w:tcW w:w="1709" w:type="dxa"/>
            <w:shd w:val="clear" w:color="auto" w:fill="FFFFFF" w:themeFill="background1"/>
          </w:tcPr>
          <w:p w14:paraId="5FA8C70D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68E9339F" w14:textId="08F23B9D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ighe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anti-HBc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atients</w:t>
            </w:r>
          </w:p>
        </w:tc>
      </w:tr>
      <w:tr w:rsidR="00472739" w:rsidRPr="00472739" w14:paraId="56CA106A" w14:textId="77777777" w:rsidTr="00472739">
        <w:trPr>
          <w:trHeight w:val="8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FFFFFF" w:themeFill="background1"/>
          </w:tcPr>
          <w:p w14:paraId="01ADD50F" w14:textId="349150FF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Esteve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Fc3RldmU8L0F1dGhvcj48WWVhcj4yMDA0PC9ZZWFyPjxS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Fc3RldmU8L0F1dGhvcj48WWVhcj4yMDA0PC9ZZWFyPjxS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102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04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</w:p>
        </w:tc>
        <w:tc>
          <w:tcPr>
            <w:tcW w:w="2184" w:type="dxa"/>
            <w:shd w:val="clear" w:color="auto" w:fill="FFFFFF" w:themeFill="background1"/>
          </w:tcPr>
          <w:p w14:paraId="04D35068" w14:textId="4FCC1323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Multicente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Spain</w:t>
            </w:r>
          </w:p>
        </w:tc>
        <w:tc>
          <w:tcPr>
            <w:tcW w:w="1674" w:type="dxa"/>
            <w:shd w:val="clear" w:color="auto" w:fill="FFFFFF" w:themeFill="background1"/>
          </w:tcPr>
          <w:p w14:paraId="39C062DA" w14:textId="2038C8BB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80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FFFFFF" w:themeFill="background1"/>
          </w:tcPr>
          <w:p w14:paraId="249D1117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.5%</w:t>
            </w:r>
          </w:p>
        </w:tc>
        <w:tc>
          <w:tcPr>
            <w:tcW w:w="1716" w:type="dxa"/>
            <w:shd w:val="clear" w:color="auto" w:fill="FFFFFF" w:themeFill="background1"/>
          </w:tcPr>
          <w:p w14:paraId="38A569FC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shd w:val="clear" w:color="auto" w:fill="FFFFFF" w:themeFill="background1"/>
          </w:tcPr>
          <w:p w14:paraId="3CDFBF17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FFFFFF" w:themeFill="background1"/>
          </w:tcPr>
          <w:p w14:paraId="6EB2A753" w14:textId="27C6B78A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creening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io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anti-</w:t>
            </w:r>
            <w:r w:rsidRPr="00472739">
              <w:rPr>
                <w:rFonts w:ascii="Book Antiqua" w:hAnsi="Book Antiqua"/>
              </w:rPr>
              <w:lastRenderedPageBreak/>
              <w:t>TNF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reatment</w:t>
            </w:r>
          </w:p>
        </w:tc>
      </w:tr>
      <w:tr w:rsidR="00472739" w:rsidRPr="00472739" w14:paraId="7E671671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20E496B0" w14:textId="462BAF4E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lastRenderedPageBreak/>
              <w:t>Biancone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CaWFuY29uZTwvQXV0aG9yPjxZZWFyPjIwMDE8L1llYXI+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CaWFuY29uZTwvQXV0aG9yPjxZZWFyPjIwMDE8L1llYXI+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2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6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01</w:t>
            </w:r>
          </w:p>
        </w:tc>
        <w:tc>
          <w:tcPr>
            <w:tcW w:w="2184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7C75B227" w14:textId="00E7D9CD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Multicente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taly</w:t>
            </w:r>
          </w:p>
        </w:tc>
        <w:tc>
          <w:tcPr>
            <w:tcW w:w="1674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4A4088AA" w14:textId="31FB1444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32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  <w:p w14:paraId="28C7BD66" w14:textId="62E93E70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62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11B9AB27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.1%</w:t>
            </w:r>
          </w:p>
          <w:p w14:paraId="1AE7BA62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.6%</w:t>
            </w:r>
          </w:p>
        </w:tc>
        <w:tc>
          <w:tcPr>
            <w:tcW w:w="1716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46E5F274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0.9%</w:t>
            </w:r>
          </w:p>
          <w:p w14:paraId="7E933676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1.5%</w:t>
            </w:r>
          </w:p>
        </w:tc>
        <w:tc>
          <w:tcPr>
            <w:tcW w:w="1709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709D4367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4.4%</w:t>
            </w:r>
          </w:p>
          <w:p w14:paraId="5C2FAE0B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5.8%</w:t>
            </w:r>
          </w:p>
        </w:tc>
        <w:tc>
          <w:tcPr>
            <w:tcW w:w="1764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2C34BDEE" w14:textId="582B31E0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ighe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HBsAg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n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</w:tr>
    </w:tbl>
    <w:p w14:paraId="53D4FC17" w14:textId="1E1DD688" w:rsidR="009B6B76" w:rsidRDefault="00472739">
      <w:pPr>
        <w:spacing w:line="360" w:lineRule="auto"/>
        <w:jc w:val="both"/>
        <w:rPr>
          <w:rFonts w:ascii="Book Antiqua" w:hAnsi="Book Antiqua"/>
        </w:rPr>
      </w:pPr>
      <w:r w:rsidRPr="00472739">
        <w:rPr>
          <w:rFonts w:ascii="Book Antiqua" w:hAnsi="Book Antiqua"/>
        </w:rPr>
        <w:t>CD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Crohn’s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disease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Bc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core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protein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Bs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protein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BsAg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antigen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IBD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disease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TNF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Tumor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factor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UC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Ulcerative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colitis.</w:t>
      </w:r>
    </w:p>
    <w:p w14:paraId="2CD7CEC1" w14:textId="03345AD3" w:rsidR="00472739" w:rsidRDefault="009B6B76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</w:rPr>
        <w:br w:type="page"/>
      </w:r>
      <w:r w:rsidRPr="009B6B76">
        <w:rPr>
          <w:rFonts w:ascii="Book Antiqua" w:hAnsi="Book Antiqua"/>
          <w:b/>
        </w:rPr>
        <w:lastRenderedPageBreak/>
        <w:t>Table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2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Serologic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profiles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after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initial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screening</w:t>
      </w:r>
    </w:p>
    <w:tbl>
      <w:tblPr>
        <w:tblStyle w:val="6"/>
        <w:tblW w:w="12603" w:type="dxa"/>
        <w:tblBorders>
          <w:top w:val="single" w:sz="8" w:space="0" w:color="auto"/>
          <w:bottom w:val="single" w:sz="8" w:space="0" w:color="auto"/>
          <w:insideH w:val="single" w:sz="8" w:space="0" w:color="auto"/>
        </w:tblBorders>
        <w:tblLook w:val="04A0" w:firstRow="1" w:lastRow="0" w:firstColumn="1" w:lastColumn="0" w:noHBand="0" w:noVBand="1"/>
      </w:tblPr>
      <w:tblGrid>
        <w:gridCol w:w="5976"/>
        <w:gridCol w:w="2157"/>
        <w:gridCol w:w="1917"/>
        <w:gridCol w:w="2553"/>
      </w:tblGrid>
      <w:tr w:rsidR="009B6B76" w:rsidRPr="000535C5" w14:paraId="53E14EF9" w14:textId="77777777" w:rsidTr="001C32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76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6E239821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</w:tc>
        <w:tc>
          <w:tcPr>
            <w:tcW w:w="2157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669017E8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HBsAg</w:t>
            </w:r>
          </w:p>
        </w:tc>
        <w:tc>
          <w:tcPr>
            <w:tcW w:w="1917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40F20B1A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Anti-HBc</w:t>
            </w:r>
          </w:p>
        </w:tc>
        <w:tc>
          <w:tcPr>
            <w:tcW w:w="2553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20A0CCE6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Anti-HBs</w:t>
            </w:r>
          </w:p>
        </w:tc>
      </w:tr>
      <w:tr w:rsidR="009B6B76" w:rsidRPr="000535C5" w14:paraId="3EDC4B7E" w14:textId="77777777" w:rsidTr="001C32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76" w:type="dxa"/>
            <w:tcBorders>
              <w:bottom w:val="nil"/>
            </w:tcBorders>
            <w:shd w:val="clear" w:color="auto" w:fill="auto"/>
            <w:vAlign w:val="center"/>
          </w:tcPr>
          <w:p w14:paraId="059F81E0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Susceptible</w:t>
            </w:r>
          </w:p>
        </w:tc>
        <w:tc>
          <w:tcPr>
            <w:tcW w:w="2157" w:type="dxa"/>
            <w:tcBorders>
              <w:bottom w:val="nil"/>
            </w:tcBorders>
            <w:shd w:val="clear" w:color="auto" w:fill="auto"/>
            <w:vAlign w:val="center"/>
          </w:tcPr>
          <w:p w14:paraId="53461291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  <w:tc>
          <w:tcPr>
            <w:tcW w:w="1917" w:type="dxa"/>
            <w:tcBorders>
              <w:bottom w:val="nil"/>
            </w:tcBorders>
            <w:shd w:val="clear" w:color="auto" w:fill="auto"/>
            <w:vAlign w:val="center"/>
          </w:tcPr>
          <w:p w14:paraId="42431440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  <w:tc>
          <w:tcPr>
            <w:tcW w:w="2553" w:type="dxa"/>
            <w:tcBorders>
              <w:bottom w:val="nil"/>
            </w:tcBorders>
            <w:shd w:val="clear" w:color="auto" w:fill="auto"/>
            <w:vAlign w:val="center"/>
          </w:tcPr>
          <w:p w14:paraId="226CB158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</w:tr>
      <w:tr w:rsidR="009B6B76" w:rsidRPr="000535C5" w14:paraId="3A78DFC6" w14:textId="77777777" w:rsidTr="001C3220">
        <w:trPr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490867" w14:textId="11700508" w:rsidR="009B6B76" w:rsidRPr="000535C5" w:rsidRDefault="009B6B76" w:rsidP="009B6B76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Immune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due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to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vaccination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</w:p>
        </w:tc>
        <w:tc>
          <w:tcPr>
            <w:tcW w:w="215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0D412EA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  <w:tc>
          <w:tcPr>
            <w:tcW w:w="19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2E65708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  <w:tc>
          <w:tcPr>
            <w:tcW w:w="255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A56DF9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itive</w:t>
            </w:r>
          </w:p>
        </w:tc>
      </w:tr>
      <w:tr w:rsidR="009B6B76" w:rsidRPr="000535C5" w14:paraId="22EA293F" w14:textId="77777777" w:rsidTr="001C32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A2D7224" w14:textId="1D5BAE83" w:rsidR="009B6B76" w:rsidRPr="000535C5" w:rsidRDefault="009B6B76" w:rsidP="009B6B76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HBV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infection</w:t>
            </w:r>
          </w:p>
        </w:tc>
        <w:tc>
          <w:tcPr>
            <w:tcW w:w="215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80A64B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itive</w:t>
            </w:r>
          </w:p>
        </w:tc>
        <w:tc>
          <w:tcPr>
            <w:tcW w:w="19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E787591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itive</w:t>
            </w:r>
          </w:p>
        </w:tc>
        <w:tc>
          <w:tcPr>
            <w:tcW w:w="255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433236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</w:tr>
      <w:tr w:rsidR="009B6B76" w:rsidRPr="000535C5" w14:paraId="0AE83A7B" w14:textId="77777777" w:rsidTr="001C3220">
        <w:trPr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76" w:type="dxa"/>
            <w:tcBorders>
              <w:top w:val="nil"/>
            </w:tcBorders>
            <w:shd w:val="clear" w:color="auto" w:fill="auto"/>
            <w:vAlign w:val="center"/>
          </w:tcPr>
          <w:p w14:paraId="0C3D1175" w14:textId="6F628C30" w:rsidR="009B6B76" w:rsidRPr="000535C5" w:rsidRDefault="009B6B76" w:rsidP="009B6B76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Resolved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HBV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infection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or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occult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HBV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infection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</w:p>
        </w:tc>
        <w:tc>
          <w:tcPr>
            <w:tcW w:w="2157" w:type="dxa"/>
            <w:tcBorders>
              <w:top w:val="nil"/>
            </w:tcBorders>
            <w:shd w:val="clear" w:color="auto" w:fill="auto"/>
            <w:vAlign w:val="center"/>
          </w:tcPr>
          <w:p w14:paraId="1DD3787E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  <w:tc>
          <w:tcPr>
            <w:tcW w:w="1917" w:type="dxa"/>
            <w:tcBorders>
              <w:top w:val="nil"/>
            </w:tcBorders>
            <w:shd w:val="clear" w:color="auto" w:fill="auto"/>
            <w:vAlign w:val="center"/>
          </w:tcPr>
          <w:p w14:paraId="54C23C16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itive</w:t>
            </w:r>
          </w:p>
        </w:tc>
        <w:tc>
          <w:tcPr>
            <w:tcW w:w="2553" w:type="dxa"/>
            <w:tcBorders>
              <w:top w:val="nil"/>
            </w:tcBorders>
            <w:shd w:val="clear" w:color="auto" w:fill="auto"/>
            <w:vAlign w:val="center"/>
          </w:tcPr>
          <w:p w14:paraId="3A87E851" w14:textId="67AC573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itive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or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</w:tr>
    </w:tbl>
    <w:p w14:paraId="0A182600" w14:textId="01055F7C" w:rsidR="009B6B76" w:rsidRPr="000535C5" w:rsidRDefault="009B6B76" w:rsidP="009B6B76">
      <w:pPr>
        <w:snapToGrid w:val="0"/>
        <w:spacing w:line="360" w:lineRule="auto"/>
        <w:jc w:val="both"/>
        <w:rPr>
          <w:rFonts w:ascii="Book Antiqua" w:hAnsi="Book Antiqua"/>
        </w:rPr>
      </w:pPr>
      <w:r w:rsidRPr="000535C5">
        <w:rPr>
          <w:rFonts w:ascii="Book Antiqua" w:hAnsi="Book Antiqua"/>
        </w:rPr>
        <w:t>HBc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core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protein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Bs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protein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BsAg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antigen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BV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virus.</w:t>
      </w:r>
    </w:p>
    <w:p w14:paraId="5B769302" w14:textId="6E05E591" w:rsidR="009B6B76" w:rsidRDefault="00D04B51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  <w:r w:rsidRPr="00D04B51">
        <w:rPr>
          <w:rFonts w:ascii="Book Antiqua" w:hAnsi="Book Antiqua"/>
          <w:b/>
        </w:rPr>
        <w:lastRenderedPageBreak/>
        <w:t>Table</w:t>
      </w:r>
      <w:r w:rsidR="00572F43">
        <w:rPr>
          <w:rFonts w:ascii="Book Antiqua" w:hAnsi="Book Antiqua"/>
          <w:b/>
        </w:rPr>
        <w:t xml:space="preserve"> </w:t>
      </w:r>
      <w:r w:rsidRPr="00D04B51">
        <w:rPr>
          <w:rFonts w:ascii="Book Antiqua" w:hAnsi="Book Antiqua"/>
          <w:b/>
        </w:rPr>
        <w:t>3</w:t>
      </w:r>
      <w:r w:rsidR="00572F43">
        <w:rPr>
          <w:rFonts w:ascii="Book Antiqua" w:hAnsi="Book Antiqua"/>
          <w:b/>
        </w:rPr>
        <w:t xml:space="preserve"> </w:t>
      </w:r>
      <w:r w:rsidRPr="00D04B51">
        <w:rPr>
          <w:rFonts w:ascii="Book Antiqua" w:hAnsi="Book Antiqua"/>
          <w:b/>
        </w:rPr>
        <w:t>Available</w:t>
      </w:r>
      <w:r w:rsidR="00572F43">
        <w:rPr>
          <w:rFonts w:ascii="Book Antiqua" w:hAnsi="Book Antiqua"/>
          <w:b/>
        </w:rPr>
        <w:t xml:space="preserve"> </w:t>
      </w:r>
      <w:r w:rsidRPr="00D04B51">
        <w:rPr>
          <w:rFonts w:ascii="Book Antiqua" w:hAnsi="Book Antiqua"/>
          <w:b/>
        </w:rPr>
        <w:t>vaccines</w:t>
      </w:r>
    </w:p>
    <w:tbl>
      <w:tblPr>
        <w:tblStyle w:val="6"/>
        <w:tblW w:w="12343" w:type="dxa"/>
        <w:jc w:val="center"/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2007"/>
        <w:gridCol w:w="3124"/>
        <w:gridCol w:w="3348"/>
        <w:gridCol w:w="1772"/>
        <w:gridCol w:w="2092"/>
      </w:tblGrid>
      <w:tr w:rsidR="00D04B51" w:rsidRPr="000535C5" w14:paraId="52852B65" w14:textId="77777777" w:rsidTr="008A371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6EF298BA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Cs w:val="0"/>
                <w:lang w:val="en-US"/>
              </w:rPr>
            </w:pPr>
          </w:p>
        </w:tc>
        <w:tc>
          <w:tcPr>
            <w:tcW w:w="3124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6BDA1213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Company</w:t>
            </w:r>
          </w:p>
        </w:tc>
        <w:tc>
          <w:tcPr>
            <w:tcW w:w="3348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27F46282" w14:textId="4CF1485A" w:rsidR="00D04B51" w:rsidRPr="000535C5" w:rsidRDefault="00D04B51" w:rsidP="00D04B51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Antigen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-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Adjuvant</w:t>
            </w:r>
          </w:p>
        </w:tc>
        <w:tc>
          <w:tcPr>
            <w:tcW w:w="1772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6573D597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ology</w:t>
            </w:r>
          </w:p>
        </w:tc>
        <w:tc>
          <w:tcPr>
            <w:tcW w:w="2092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27D5DCD2" w14:textId="1E723211" w:rsidR="00D04B51" w:rsidRPr="000535C5" w:rsidRDefault="00D04B51" w:rsidP="00D04B51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Dosing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</w:p>
        </w:tc>
      </w:tr>
      <w:tr w:rsidR="00D04B51" w:rsidRPr="000535C5" w14:paraId="61B62DD6" w14:textId="77777777" w:rsidTr="008A37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59DEA9FE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Engerix-B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4E2C491E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GlaxoSmithKline</w:t>
            </w:r>
          </w:p>
        </w:tc>
        <w:tc>
          <w:tcPr>
            <w:tcW w:w="3348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13FDE78E" w14:textId="1D1EE1CE" w:rsidR="00D04B51" w:rsidRPr="000535C5" w:rsidRDefault="00572F43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D04B51" w:rsidRPr="000535C5">
              <w:rPr>
                <w:rFonts w:ascii="Book Antiqua" w:hAnsi="Book Antiqua"/>
                <w:bCs/>
                <w:lang w:val="en-US"/>
              </w:rPr>
              <w:t>Rec.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D04B51" w:rsidRPr="000535C5">
              <w:rPr>
                <w:rFonts w:ascii="Book Antiqua" w:hAnsi="Book Antiqua"/>
                <w:bCs/>
                <w:lang w:val="en-US"/>
              </w:rPr>
              <w:t>maj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D04B51" w:rsidRPr="000535C5">
              <w:rPr>
                <w:rFonts w:ascii="Book Antiqua" w:hAnsi="Book Antiqua"/>
                <w:bCs/>
                <w:lang w:val="en-US"/>
              </w:rPr>
              <w:t>S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D04B51" w:rsidRPr="000535C5">
              <w:rPr>
                <w:rFonts w:ascii="Book Antiqua" w:hAnsi="Book Antiqua"/>
                <w:bCs/>
                <w:lang w:val="en-US"/>
              </w:rPr>
              <w:t>Ag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D04B51" w:rsidRPr="000535C5">
              <w:rPr>
                <w:rFonts w:ascii="Book Antiqua" w:hAnsi="Book Antiqua"/>
                <w:bCs/>
                <w:lang w:val="en-US"/>
              </w:rPr>
              <w:t>(yeast)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0EA8FC65" w14:textId="7D69D9E6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</w:tc>
        <w:tc>
          <w:tcPr>
            <w:tcW w:w="1772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03E75EF3" w14:textId="23A80B25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5E3242DA" w14:textId="6B6A42A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20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493B9656" w14:textId="7B6CA89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or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4-dose</w:t>
            </w:r>
          </w:p>
          <w:p w14:paraId="0E0345B9" w14:textId="365BB782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6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  <w:p w14:paraId="2E9693F0" w14:textId="54DEE3FC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7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d-21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d-12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D04B51" w:rsidRPr="000535C5" w14:paraId="1FE300D1" w14:textId="77777777" w:rsidTr="008A3716">
        <w:trPr>
          <w:trHeight w:val="102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shd w:val="clear" w:color="auto" w:fill="FFFFFF" w:themeFill="background1"/>
          </w:tcPr>
          <w:p w14:paraId="250947CE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HBVaxPRO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shd w:val="clear" w:color="auto" w:fill="FFFFFF" w:themeFill="background1"/>
          </w:tcPr>
          <w:p w14:paraId="7014743D" w14:textId="0ED3DB16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Sanofi-Pasteur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SD</w:t>
            </w:r>
          </w:p>
        </w:tc>
        <w:tc>
          <w:tcPr>
            <w:tcW w:w="3348" w:type="dxa"/>
            <w:shd w:val="clear" w:color="auto" w:fill="FFFFFF" w:themeFill="background1"/>
          </w:tcPr>
          <w:p w14:paraId="5BBC3029" w14:textId="6C307D4A" w:rsidR="00D04B51" w:rsidRPr="000535C5" w:rsidRDefault="00572F43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D04B51" w:rsidRPr="000535C5">
              <w:rPr>
                <w:rFonts w:ascii="Book Antiqua" w:hAnsi="Book Antiqua"/>
                <w:bCs/>
                <w:lang w:val="en-US"/>
              </w:rPr>
              <w:t>Rec.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D04B51" w:rsidRPr="000535C5">
              <w:rPr>
                <w:rFonts w:ascii="Book Antiqua" w:hAnsi="Book Antiqua"/>
                <w:bCs/>
                <w:lang w:val="en-US"/>
              </w:rPr>
              <w:t>maj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D04B51" w:rsidRPr="000535C5">
              <w:rPr>
                <w:rFonts w:ascii="Book Antiqua" w:hAnsi="Book Antiqua"/>
                <w:bCs/>
                <w:lang w:val="en-US"/>
              </w:rPr>
              <w:t>S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D04B51" w:rsidRPr="000535C5">
              <w:rPr>
                <w:rFonts w:ascii="Book Antiqua" w:hAnsi="Book Antiqua"/>
                <w:bCs/>
                <w:lang w:val="en-US"/>
              </w:rPr>
              <w:t>Ag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D04B51" w:rsidRPr="000535C5">
              <w:rPr>
                <w:rFonts w:ascii="Book Antiqua" w:hAnsi="Book Antiqua"/>
                <w:bCs/>
                <w:lang w:val="en-US"/>
              </w:rPr>
              <w:t>(yeast)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5D90733A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</w:p>
        </w:tc>
        <w:tc>
          <w:tcPr>
            <w:tcW w:w="1772" w:type="dxa"/>
            <w:shd w:val="clear" w:color="auto" w:fill="FFFFFF" w:themeFill="background1"/>
          </w:tcPr>
          <w:p w14:paraId="09A16C36" w14:textId="25D4119A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10C11BED" w14:textId="3B9A6F0D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5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  <w:p w14:paraId="5B591170" w14:textId="4F79B645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0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40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shd w:val="clear" w:color="auto" w:fill="FFFFFF" w:themeFill="background1"/>
          </w:tcPr>
          <w:p w14:paraId="02FED453" w14:textId="7F88A71F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or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4-dos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05243771" w14:textId="2FE61C99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6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  <w:p w14:paraId="596FA1E0" w14:textId="24B7192E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2-12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  <w:p w14:paraId="2AA1E536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</w:p>
        </w:tc>
      </w:tr>
      <w:tr w:rsidR="00D04B51" w:rsidRPr="000535C5" w14:paraId="4A168A16" w14:textId="77777777" w:rsidTr="008A37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shd w:val="clear" w:color="auto" w:fill="FFFFFF" w:themeFill="background1"/>
          </w:tcPr>
          <w:p w14:paraId="62A30E3E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Fendrix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shd w:val="clear" w:color="auto" w:fill="FFFFFF" w:themeFill="background1"/>
          </w:tcPr>
          <w:p w14:paraId="246642D5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GlaxoSmithKline</w:t>
            </w:r>
          </w:p>
        </w:tc>
        <w:tc>
          <w:tcPr>
            <w:tcW w:w="3348" w:type="dxa"/>
            <w:shd w:val="clear" w:color="auto" w:fill="FFFFFF" w:themeFill="background1"/>
          </w:tcPr>
          <w:p w14:paraId="021EA4D9" w14:textId="32C54F8F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Rec.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ajor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yeast)</w:t>
            </w:r>
          </w:p>
          <w:p w14:paraId="6CA6C689" w14:textId="6B7F311C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+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3-O-desacyl-4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-monophosphoryl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lipid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</w:t>
            </w:r>
          </w:p>
        </w:tc>
        <w:tc>
          <w:tcPr>
            <w:tcW w:w="1772" w:type="dxa"/>
            <w:shd w:val="clear" w:color="auto" w:fill="FFFFFF" w:themeFill="background1"/>
          </w:tcPr>
          <w:p w14:paraId="551B6E55" w14:textId="3F0FB57E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.5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18648753" w14:textId="509A5945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20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  <w:p w14:paraId="63A849D3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</w:p>
        </w:tc>
        <w:tc>
          <w:tcPr>
            <w:tcW w:w="2092" w:type="dxa"/>
            <w:shd w:val="clear" w:color="auto" w:fill="FFFFFF" w:themeFill="background1"/>
          </w:tcPr>
          <w:p w14:paraId="4A251937" w14:textId="0805826E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4-dos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0C452C99" w14:textId="264F103B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2-6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  <w:p w14:paraId="54CCA659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</w:p>
        </w:tc>
      </w:tr>
      <w:tr w:rsidR="00D04B51" w:rsidRPr="000535C5" w14:paraId="5A3C985B" w14:textId="77777777" w:rsidTr="008A3716">
        <w:trPr>
          <w:trHeight w:val="5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shd w:val="clear" w:color="auto" w:fill="FFFFFF" w:themeFill="background1"/>
          </w:tcPr>
          <w:p w14:paraId="5DBC3B18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Heplisav-B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shd w:val="clear" w:color="auto" w:fill="FFFFFF" w:themeFill="background1"/>
          </w:tcPr>
          <w:p w14:paraId="1933DE0A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Dynavax</w:t>
            </w:r>
          </w:p>
        </w:tc>
        <w:tc>
          <w:tcPr>
            <w:tcW w:w="3348" w:type="dxa"/>
            <w:shd w:val="clear" w:color="auto" w:fill="FFFFFF" w:themeFill="background1"/>
          </w:tcPr>
          <w:p w14:paraId="75D9E2B2" w14:textId="3A4CECD0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Rec.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ajor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yeast)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HepB-CpG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ligand</w:t>
            </w:r>
          </w:p>
        </w:tc>
        <w:tc>
          <w:tcPr>
            <w:tcW w:w="1772" w:type="dxa"/>
            <w:shd w:val="clear" w:color="auto" w:fill="FFFFFF" w:themeFill="background1"/>
          </w:tcPr>
          <w:p w14:paraId="42DAC84A" w14:textId="25249BD0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.5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5E42A203" w14:textId="54309130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20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shd w:val="clear" w:color="auto" w:fill="FFFFFF" w:themeFill="background1"/>
          </w:tcPr>
          <w:p w14:paraId="3D4E32D8" w14:textId="12BF8479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2-dos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7C015591" w14:textId="21629D44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D04B51" w:rsidRPr="000535C5" w14:paraId="5CA0CF65" w14:textId="77777777" w:rsidTr="008A37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shd w:val="clear" w:color="auto" w:fill="FFFFFF" w:themeFill="background1"/>
          </w:tcPr>
          <w:p w14:paraId="61ADBE7D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Twinrix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shd w:val="clear" w:color="auto" w:fill="FFFFFF" w:themeFill="background1"/>
          </w:tcPr>
          <w:p w14:paraId="61719CAC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GlaxoSmithKline</w:t>
            </w:r>
          </w:p>
        </w:tc>
        <w:tc>
          <w:tcPr>
            <w:tcW w:w="3348" w:type="dxa"/>
            <w:shd w:val="clear" w:color="auto" w:fill="FFFFFF" w:themeFill="background1"/>
          </w:tcPr>
          <w:p w14:paraId="5E945577" w14:textId="64D9AD29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In.HAV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+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Rec.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ajor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yeast)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</w:p>
        </w:tc>
        <w:tc>
          <w:tcPr>
            <w:tcW w:w="1772" w:type="dxa"/>
            <w:shd w:val="clear" w:color="auto" w:fill="FFFFFF" w:themeFill="background1"/>
          </w:tcPr>
          <w:p w14:paraId="7B9F8E0B" w14:textId="7F9158D5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331937B4" w14:textId="42A0B191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720/20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shd w:val="clear" w:color="auto" w:fill="FFFFFF" w:themeFill="background1"/>
          </w:tcPr>
          <w:p w14:paraId="697ACA08" w14:textId="1C8E5EF6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dos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26A58659" w14:textId="02A2184A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7-21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d</w:t>
            </w:r>
          </w:p>
          <w:p w14:paraId="371FDE52" w14:textId="1EC3801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6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D04B51" w:rsidRPr="000535C5" w14:paraId="014A003D" w14:textId="77777777" w:rsidTr="008A3716">
        <w:trPr>
          <w:trHeight w:val="70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shd w:val="clear" w:color="auto" w:fill="FFFFFF" w:themeFill="background1"/>
          </w:tcPr>
          <w:p w14:paraId="20414D34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Sci-B-Vac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shd w:val="clear" w:color="auto" w:fill="FFFFFF" w:themeFill="background1"/>
          </w:tcPr>
          <w:p w14:paraId="043B92DE" w14:textId="56A97E75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VBI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Vaccines</w:t>
            </w:r>
          </w:p>
        </w:tc>
        <w:tc>
          <w:tcPr>
            <w:tcW w:w="3348" w:type="dxa"/>
            <w:shd w:val="clear" w:color="auto" w:fill="FFFFFF" w:themeFill="background1"/>
          </w:tcPr>
          <w:p w14:paraId="7C7E135B" w14:textId="4C2A1DED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Major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,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inor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pre-S1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+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pre-S2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</w:t>
            </w:r>
          </w:p>
          <w:p w14:paraId="0BB9798E" w14:textId="30A267A2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(mammalian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cell)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</w:p>
        </w:tc>
        <w:tc>
          <w:tcPr>
            <w:tcW w:w="1772" w:type="dxa"/>
            <w:shd w:val="clear" w:color="auto" w:fill="FFFFFF" w:themeFill="background1"/>
          </w:tcPr>
          <w:p w14:paraId="6578FAD9" w14:textId="14809E7C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6D3C54DC" w14:textId="0AF26F4B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0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  <w:p w14:paraId="3E9069B1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</w:p>
        </w:tc>
        <w:tc>
          <w:tcPr>
            <w:tcW w:w="2092" w:type="dxa"/>
            <w:shd w:val="clear" w:color="auto" w:fill="FFFFFF" w:themeFill="background1"/>
          </w:tcPr>
          <w:p w14:paraId="45338930" w14:textId="6692F8B2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dos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6522C0C4" w14:textId="6AF0549C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6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D04B51" w:rsidRPr="000535C5" w14:paraId="1A5B8B64" w14:textId="77777777" w:rsidTr="008A37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0EF7E042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lastRenderedPageBreak/>
              <w:t>Pediarix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5662EB04" w14:textId="694511C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GlaxoSmithKlin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</w:tc>
        <w:tc>
          <w:tcPr>
            <w:tcW w:w="3348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2BDECFC9" w14:textId="3401C5B0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DTaP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+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inactivated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poliovirus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+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Rec.S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yeast)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1DD60D37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</w:p>
        </w:tc>
        <w:tc>
          <w:tcPr>
            <w:tcW w:w="1772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37C5BD7D" w14:textId="07ED93E1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.5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10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38033B54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dose</w:t>
            </w:r>
          </w:p>
          <w:p w14:paraId="6F07D3F7" w14:textId="6F5234CB" w:rsidR="00D04B51" w:rsidRPr="000535C5" w:rsidRDefault="00D04B51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(6-8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wk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interval)</w:t>
            </w:r>
          </w:p>
        </w:tc>
      </w:tr>
    </w:tbl>
    <w:p w14:paraId="44FF3B18" w14:textId="183DD089" w:rsidR="000545D5" w:rsidRDefault="00D04B51">
      <w:pPr>
        <w:spacing w:line="360" w:lineRule="auto"/>
        <w:jc w:val="both"/>
        <w:rPr>
          <w:rFonts w:ascii="Book Antiqua" w:hAnsi="Book Antiqua"/>
        </w:rPr>
      </w:pPr>
      <w:r w:rsidRPr="000535C5">
        <w:rPr>
          <w:rFonts w:ascii="Book Antiqua" w:hAnsi="Book Antiqua"/>
        </w:rPr>
        <w:t>Ag</w:t>
      </w:r>
      <w:r w:rsidR="00572F43">
        <w:rPr>
          <w:rFonts w:ascii="Book Antiqua" w:hAnsi="Book Antiqua"/>
        </w:rPr>
        <w:t xml:space="preserve">: </w:t>
      </w:r>
      <w:r w:rsidRPr="000535C5">
        <w:rPr>
          <w:rFonts w:ascii="Book Antiqua" w:hAnsi="Book Antiqua"/>
        </w:rPr>
        <w:t>Antigen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DTaP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Diphtheria-tetanus-whooping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cough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(pertussis)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In.HAV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Inactivated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virus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Rec.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Recombinant.</w:t>
      </w:r>
    </w:p>
    <w:p w14:paraId="0E8AD14D" w14:textId="43C87721" w:rsidR="00D04B51" w:rsidRPr="000545D5" w:rsidRDefault="000545D5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</w:rPr>
        <w:br w:type="page"/>
      </w:r>
      <w:r w:rsidRPr="000545D5">
        <w:rPr>
          <w:rFonts w:ascii="Book Antiqua" w:hAnsi="Book Antiqua"/>
          <w:b/>
        </w:rPr>
        <w:lastRenderedPageBreak/>
        <w:t>Table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4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Revaccination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studies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for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hepatitis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B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virus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in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inflammatory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bowel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disease</w:t>
      </w:r>
    </w:p>
    <w:tbl>
      <w:tblPr>
        <w:tblStyle w:val="6"/>
        <w:tblW w:w="12350" w:type="dxa"/>
        <w:jc w:val="center"/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2320"/>
        <w:gridCol w:w="1904"/>
        <w:gridCol w:w="1587"/>
        <w:gridCol w:w="2835"/>
        <w:gridCol w:w="3704"/>
      </w:tblGrid>
      <w:tr w:rsidR="000545D5" w:rsidRPr="000535C5" w14:paraId="3D611D6F" w14:textId="77777777" w:rsidTr="00045C6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7E8C38AE" w14:textId="77777777" w:rsidR="000545D5" w:rsidRPr="000535C5" w:rsidRDefault="00A946FD" w:rsidP="000545D5">
            <w:pPr>
              <w:snapToGrid w:val="0"/>
              <w:spacing w:line="360" w:lineRule="auto"/>
              <w:jc w:val="both"/>
              <w:rPr>
                <w:rFonts w:ascii="Book Antiqua" w:hAnsi="Book Antiqua"/>
                <w:bCs w:val="0"/>
                <w:lang w:val="en-US"/>
              </w:rPr>
            </w:pPr>
            <w:bookmarkStart w:id="1" w:name="_Hlk62854769"/>
            <w:r>
              <w:rPr>
                <w:rFonts w:ascii="Book Antiqua" w:hAnsi="Book Antiqua"/>
                <w:bCs w:val="0"/>
                <w:lang w:val="en-US"/>
              </w:rPr>
              <w:t>Ref.</w:t>
            </w:r>
          </w:p>
        </w:tc>
        <w:tc>
          <w:tcPr>
            <w:tcW w:w="1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646776E0" w14:textId="77777777" w:rsidR="000545D5" w:rsidRPr="000535C5" w:rsidRDefault="000545D5" w:rsidP="000545D5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Study</w:t>
            </w:r>
          </w:p>
        </w:tc>
        <w:tc>
          <w:tcPr>
            <w:tcW w:w="1587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70485F64" w14:textId="13EF1CBF" w:rsidR="000545D5" w:rsidRPr="000535C5" w:rsidRDefault="000545D5" w:rsidP="000545D5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atients,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i/>
                <w:iCs/>
                <w:lang w:val="en-US"/>
              </w:rPr>
              <w:t>n</w:t>
            </w: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23806E60" w14:textId="77777777" w:rsidR="000545D5" w:rsidRPr="000535C5" w:rsidRDefault="000545D5" w:rsidP="000545D5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Strategies</w:t>
            </w:r>
          </w:p>
        </w:tc>
        <w:tc>
          <w:tcPr>
            <w:tcW w:w="3704" w:type="dxa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111713D9" w14:textId="7C6BF9C3" w:rsidR="000545D5" w:rsidRPr="000535C5" w:rsidRDefault="000545D5" w:rsidP="000545D5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Response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="003D1717" w:rsidRPr="000535C5">
              <w:rPr>
                <w:rFonts w:ascii="Book Antiqua" w:hAnsi="Book Antiqua"/>
                <w:lang w:val="en-US"/>
              </w:rPr>
              <w:t>r</w:t>
            </w:r>
            <w:r w:rsidRPr="000535C5">
              <w:rPr>
                <w:rFonts w:ascii="Book Antiqua" w:hAnsi="Book Antiqua"/>
                <w:lang w:val="en-US"/>
              </w:rPr>
              <w:t>ate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for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anti-HBs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</w:p>
        </w:tc>
      </w:tr>
      <w:tr w:rsidR="000545D5" w:rsidRPr="000535C5" w14:paraId="0CEEAC2A" w14:textId="77777777" w:rsidTr="00045C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14:paraId="51B30E9A" w14:textId="5A170313" w:rsidR="000545D5" w:rsidRPr="000545D5" w:rsidRDefault="000545D5" w:rsidP="004F41BD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45D5">
              <w:rPr>
                <w:rFonts w:ascii="Book Antiqua" w:hAnsi="Book Antiqua"/>
                <w:b w:val="0"/>
                <w:bCs w:val="0"/>
                <w:lang w:val="en-US"/>
              </w:rPr>
              <w:t>Pratt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45D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et</w:t>
            </w:r>
            <w:r w:rsidR="00572F43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 xml:space="preserve"> </w:t>
            </w:r>
            <w:r w:rsidRPr="000545D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al</w: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QcmF0dDwvQXV0aG9yPjxZZWFyPjIwMTk8L1llYXI+PFJl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 </w:instrTex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QcmF0dDwvQXV0aG9yPjxZZWFyPjIwMTk8L1llYXI+PFJl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.DATA </w:instrText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separate"/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[</w:t>
            </w:r>
            <w:r w:rsidR="004F41BD">
              <w:rPr>
                <w:rFonts w:ascii="Book Antiqua" w:hAnsi="Book Antiqua"/>
                <w:b w:val="0"/>
                <w:noProof/>
                <w:vertAlign w:val="superscript"/>
              </w:rPr>
              <w:t>71</w:t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]</w:t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45D5">
              <w:rPr>
                <w:rFonts w:ascii="Book Antiqua" w:hAnsi="Book Antiqua"/>
                <w:b w:val="0"/>
                <w:bCs w:val="0"/>
                <w:lang w:val="en-US"/>
              </w:rPr>
              <w:t>2019</w:t>
            </w:r>
          </w:p>
        </w:tc>
        <w:tc>
          <w:tcPr>
            <w:tcW w:w="1904" w:type="dxa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14:paraId="5D441DA2" w14:textId="3B6EA5BD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Retrospectiv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cohort</w:t>
            </w:r>
          </w:p>
        </w:tc>
        <w:tc>
          <w:tcPr>
            <w:tcW w:w="1587" w:type="dxa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14:paraId="1931BB14" w14:textId="77777777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49</w:t>
            </w: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14:paraId="23E29EF9" w14:textId="08ACBBEE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dos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chedule</w:t>
            </w:r>
          </w:p>
          <w:p w14:paraId="47F96C7B" w14:textId="312B197E" w:rsidR="000545D5" w:rsidRPr="002338DD" w:rsidRDefault="002338DD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i/>
                <w:iCs/>
                <w:lang w:val="en-US"/>
              </w:rPr>
            </w:pPr>
            <w:r w:rsidRPr="000535C5">
              <w:rPr>
                <w:rFonts w:ascii="Book Antiqua" w:hAnsi="Book Antiqua"/>
                <w:bCs/>
                <w:i/>
                <w:iCs/>
                <w:lang w:val="en-US"/>
              </w:rPr>
              <w:t>v</w:t>
            </w:r>
            <w:r w:rsidR="000545D5" w:rsidRPr="000535C5">
              <w:rPr>
                <w:rFonts w:ascii="Book Antiqua" w:hAnsi="Book Antiqua"/>
                <w:bCs/>
                <w:i/>
                <w:iCs/>
                <w:lang w:val="en-US"/>
              </w:rPr>
              <w:t>s</w:t>
            </w:r>
            <w:r w:rsidR="00572F43">
              <w:rPr>
                <w:rFonts w:ascii="Book Antiqua" w:hAnsi="Book Antiqua" w:hint="eastAsia"/>
                <w:bCs/>
                <w:i/>
                <w:iCs/>
                <w:lang w:val="en-US" w:eastAsia="zh-CN"/>
              </w:rPr>
              <w:t xml:space="preserve"> </w:t>
            </w:r>
            <w:r w:rsidR="000545D5" w:rsidRPr="000535C5">
              <w:rPr>
                <w:rFonts w:ascii="Book Antiqua" w:hAnsi="Book Antiqua"/>
                <w:bCs/>
                <w:lang w:val="en-US"/>
              </w:rPr>
              <w:t>1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0545D5" w:rsidRPr="000535C5">
              <w:rPr>
                <w:rFonts w:ascii="Book Antiqua" w:hAnsi="Book Antiqua"/>
                <w:bCs/>
                <w:lang w:val="en-US"/>
              </w:rPr>
              <w:t>or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0545D5" w:rsidRPr="000535C5">
              <w:rPr>
                <w:rFonts w:ascii="Book Antiqua" w:hAnsi="Book Antiqua"/>
                <w:bCs/>
                <w:lang w:val="en-US"/>
              </w:rPr>
              <w:t>2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="000545D5" w:rsidRPr="000535C5">
              <w:rPr>
                <w:rFonts w:ascii="Book Antiqua" w:hAnsi="Book Antiqua"/>
                <w:bCs/>
                <w:lang w:val="en-US"/>
              </w:rPr>
              <w:t>doses</w:t>
            </w:r>
          </w:p>
        </w:tc>
        <w:tc>
          <w:tcPr>
            <w:tcW w:w="3704" w:type="dxa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14:paraId="46C38319" w14:textId="77777777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62.9%</w:t>
            </w:r>
          </w:p>
          <w:p w14:paraId="55893CCF" w14:textId="06D18BAF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40.2%</w:t>
            </w:r>
            <w:r w:rsidR="00572F43">
              <w:rPr>
                <w:rFonts w:ascii="Book Antiqua" w:hAnsi="Book Antiqua" w:hint="eastAsia"/>
                <w:bCs/>
                <w:lang w:val="en-US" w:eastAsia="zh-CN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&gt;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10)</w:t>
            </w:r>
          </w:p>
        </w:tc>
      </w:tr>
      <w:tr w:rsidR="000545D5" w:rsidRPr="000535C5" w14:paraId="52C98894" w14:textId="77777777" w:rsidTr="00B175AA">
        <w:trPr>
          <w:trHeight w:val="21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shd w:val="clear" w:color="auto" w:fill="FFFFFF" w:themeFill="background1"/>
            <w:vAlign w:val="center"/>
          </w:tcPr>
          <w:p w14:paraId="3B4F8E5E" w14:textId="3B568CD9" w:rsidR="000545D5" w:rsidRPr="00D51F85" w:rsidRDefault="000545D5" w:rsidP="004F41BD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D51F85">
              <w:rPr>
                <w:rFonts w:ascii="Book Antiqua" w:hAnsi="Book Antiqua"/>
                <w:b w:val="0"/>
                <w:bCs w:val="0"/>
                <w:lang w:val="en-US"/>
              </w:rPr>
              <w:t>Cossio-Gil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D51F8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et</w:t>
            </w:r>
            <w:r w:rsidR="00572F43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 xml:space="preserve"> </w:t>
            </w:r>
            <w:r w:rsidRPr="000545D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al</w: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Db3NzaW8tR2lsPC9BdXRob3I+PFllYXI+MjAxNTwvWWVh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==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 </w:instrTex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Db3NzaW8tR2lsPC9BdXRob3I+PFllYXI+MjAxNTwvWWVh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==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.DATA </w:instrText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separate"/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[</w:t>
            </w:r>
            <w:r w:rsidR="004F41BD">
              <w:rPr>
                <w:rFonts w:ascii="Book Antiqua" w:hAnsi="Book Antiqua"/>
                <w:b w:val="0"/>
                <w:noProof/>
                <w:vertAlign w:val="superscript"/>
              </w:rPr>
              <w:t>60</w:t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]</w:t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D51F85">
              <w:rPr>
                <w:rFonts w:ascii="Book Antiqua" w:hAnsi="Book Antiqua"/>
                <w:b w:val="0"/>
                <w:bCs w:val="0"/>
                <w:lang w:val="en-US"/>
              </w:rPr>
              <w:t>2015</w:t>
            </w:r>
          </w:p>
        </w:tc>
        <w:tc>
          <w:tcPr>
            <w:tcW w:w="1904" w:type="dxa"/>
            <w:shd w:val="clear" w:color="auto" w:fill="FFFFFF" w:themeFill="background1"/>
            <w:vAlign w:val="center"/>
          </w:tcPr>
          <w:p w14:paraId="76156E15" w14:textId="244DA808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Retrospectiv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cohort</w:t>
            </w:r>
          </w:p>
        </w:tc>
        <w:tc>
          <w:tcPr>
            <w:tcW w:w="1587" w:type="dxa"/>
            <w:shd w:val="clear" w:color="auto" w:fill="FFFFFF" w:themeFill="background1"/>
            <w:vAlign w:val="center"/>
          </w:tcPr>
          <w:p w14:paraId="2F2D15D7" w14:textId="77777777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53</w:t>
            </w:r>
          </w:p>
        </w:tc>
        <w:tc>
          <w:tcPr>
            <w:tcW w:w="2835" w:type="dxa"/>
            <w:shd w:val="clear" w:color="auto" w:fill="FFFFFF" w:themeFill="background1"/>
            <w:vAlign w:val="center"/>
          </w:tcPr>
          <w:p w14:paraId="6FAB9678" w14:textId="31EA7920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dos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chedule</w:t>
            </w:r>
          </w:p>
        </w:tc>
        <w:tc>
          <w:tcPr>
            <w:tcW w:w="3704" w:type="dxa"/>
            <w:shd w:val="clear" w:color="auto" w:fill="FFFFFF" w:themeFill="background1"/>
            <w:vAlign w:val="center"/>
          </w:tcPr>
          <w:p w14:paraId="24B870BB" w14:textId="77777777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52.8%</w:t>
            </w:r>
          </w:p>
        </w:tc>
      </w:tr>
      <w:tr w:rsidR="000545D5" w:rsidRPr="000535C5" w14:paraId="393CA3EC" w14:textId="77777777" w:rsidTr="00045C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18897D05" w14:textId="1DD00843" w:rsidR="000545D5" w:rsidRPr="00D51F85" w:rsidRDefault="000545D5" w:rsidP="0004200F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D51F85">
              <w:rPr>
                <w:rFonts w:ascii="Book Antiqua" w:hAnsi="Book Antiqua"/>
                <w:b w:val="0"/>
                <w:bCs w:val="0"/>
                <w:lang w:val="en-US"/>
              </w:rPr>
              <w:t>Loras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D51F8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et</w:t>
            </w:r>
            <w:r w:rsidR="00572F43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 xml:space="preserve"> </w:t>
            </w:r>
            <w:r w:rsidRPr="00D51F8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al</w: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Mb3JhczwvQXV0aG9yPjxZZWFyPjIwMTQ8L1llYXI+PFJl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 </w:instrTex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Mb3JhczwvQXV0aG9yPjxZZWFyPjIwMTQ8L1llYXI+PFJl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.DATA </w:instrText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separate"/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[</w:t>
            </w:r>
            <w:r w:rsidR="0004200F">
              <w:rPr>
                <w:rFonts w:ascii="Book Antiqua" w:hAnsi="Book Antiqua"/>
                <w:b w:val="0"/>
                <w:noProof/>
                <w:vertAlign w:val="superscript"/>
              </w:rPr>
              <w:t>59</w:t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]</w:t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 w:hint="eastAsia"/>
                <w:b w:val="0"/>
                <w:bCs w:val="0"/>
                <w:lang w:val="en-US" w:eastAsia="zh-CN"/>
              </w:rPr>
              <w:t>,</w:t>
            </w:r>
            <w:r w:rsidR="00572F43">
              <w:rPr>
                <w:rFonts w:ascii="Book Antiqua" w:hAnsi="Book Antiqua"/>
                <w:b w:val="0"/>
                <w:bCs w:val="0"/>
                <w:lang w:val="en-US" w:eastAsia="zh-CN"/>
              </w:rPr>
              <w:t xml:space="preserve"> </w:t>
            </w:r>
            <w:r w:rsidRPr="000545D5">
              <w:rPr>
                <w:rFonts w:ascii="Book Antiqua" w:hAnsi="Book Antiqua"/>
                <w:b w:val="0"/>
                <w:bCs w:val="0"/>
                <w:lang w:val="en-US"/>
              </w:rPr>
              <w:t>2</w:t>
            </w:r>
            <w:r w:rsidRPr="00D51F85">
              <w:rPr>
                <w:rFonts w:ascii="Book Antiqua" w:hAnsi="Book Antiqua"/>
                <w:b w:val="0"/>
                <w:bCs w:val="0"/>
                <w:lang w:val="en-US"/>
              </w:rPr>
              <w:t>014</w:t>
            </w:r>
          </w:p>
        </w:tc>
        <w:tc>
          <w:tcPr>
            <w:tcW w:w="1904" w:type="dxa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6D8DE7D4" w14:textId="4A02C5DB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Prospectiv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</w:tc>
        <w:tc>
          <w:tcPr>
            <w:tcW w:w="1587" w:type="dxa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7803A700" w14:textId="633777CC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89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3F2A95EC" w14:textId="0F37BED5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Double-dos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0-1-2</w:t>
            </w:r>
          </w:p>
        </w:tc>
        <w:tc>
          <w:tcPr>
            <w:tcW w:w="3704" w:type="dxa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5FC6605D" w14:textId="607471FF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1.3%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&gt;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100)</w:t>
            </w:r>
          </w:p>
          <w:p w14:paraId="586BC3A0" w14:textId="16245D9F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44.4%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10-100)</w:t>
            </w:r>
          </w:p>
        </w:tc>
      </w:tr>
    </w:tbl>
    <w:bookmarkEnd w:id="1"/>
    <w:p w14:paraId="6669638F" w14:textId="48232C79" w:rsidR="000545D5" w:rsidRDefault="000545D5" w:rsidP="000545D5">
      <w:pPr>
        <w:snapToGrid w:val="0"/>
        <w:spacing w:line="360" w:lineRule="auto"/>
        <w:jc w:val="both"/>
        <w:rPr>
          <w:rFonts w:ascii="Book Antiqua" w:hAnsi="Book Antiqua"/>
        </w:rPr>
      </w:pPr>
      <w:r w:rsidRPr="000535C5">
        <w:rPr>
          <w:rFonts w:ascii="Book Antiqua" w:hAnsi="Book Antiqua"/>
        </w:rPr>
        <w:t>HBs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protein.</w:t>
      </w:r>
    </w:p>
    <w:p w14:paraId="741D4215" w14:textId="77777777" w:rsidR="000545D5" w:rsidRPr="009B6B76" w:rsidRDefault="000545D5">
      <w:pPr>
        <w:spacing w:line="360" w:lineRule="auto"/>
        <w:jc w:val="both"/>
        <w:rPr>
          <w:rFonts w:ascii="Book Antiqua" w:hAnsi="Book Antiqua"/>
          <w:b/>
        </w:rPr>
      </w:pPr>
    </w:p>
    <w:sectPr w:rsidR="000545D5" w:rsidRPr="009B6B76" w:rsidSect="00472739">
      <w:pgSz w:w="15840" w:h="12240" w:orient="landscape"/>
      <w:pgMar w:top="1440" w:right="1797" w:bottom="1440" w:left="179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016F08" w14:textId="77777777" w:rsidR="00463775" w:rsidRDefault="00463775" w:rsidP="00765DC2">
      <w:r>
        <w:separator/>
      </w:r>
    </w:p>
  </w:endnote>
  <w:endnote w:type="continuationSeparator" w:id="0">
    <w:p w14:paraId="234C9AF9" w14:textId="77777777" w:rsidR="00463775" w:rsidRDefault="00463775" w:rsidP="00765D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12027736"/>
      <w:docPartObj>
        <w:docPartGallery w:val="Page Numbers (Bottom of Page)"/>
        <w:docPartUnique/>
      </w:docPartObj>
    </w:sdtPr>
    <w:sdtEndPr/>
    <w:sdtContent>
      <w:sdt>
        <w:sdtPr>
          <w:id w:val="-1705238520"/>
          <w:docPartObj>
            <w:docPartGallery w:val="Page Numbers (Top of Page)"/>
            <w:docPartUnique/>
          </w:docPartObj>
        </w:sdtPr>
        <w:sdtEndPr/>
        <w:sdtContent>
          <w:p w14:paraId="41C26C13" w14:textId="77777777" w:rsidR="00BA28CF" w:rsidRDefault="00BA28CF" w:rsidP="00765DC2">
            <w:pPr>
              <w:pStyle w:val="a5"/>
              <w:jc w:val="right"/>
            </w:pPr>
            <w:r w:rsidRPr="00765DC2">
              <w:rPr>
                <w:sz w:val="21"/>
                <w:szCs w:val="21"/>
                <w:lang w:val="zh-CN" w:eastAsia="zh-CN"/>
              </w:rPr>
              <w:t xml:space="preserve"> </w:t>
            </w:r>
            <w:r w:rsidRPr="00765DC2">
              <w:rPr>
                <w:b/>
                <w:bCs/>
                <w:sz w:val="21"/>
                <w:szCs w:val="21"/>
              </w:rPr>
              <w:fldChar w:fldCharType="begin"/>
            </w:r>
            <w:r w:rsidRPr="00765DC2">
              <w:rPr>
                <w:b/>
                <w:bCs/>
                <w:sz w:val="21"/>
                <w:szCs w:val="21"/>
              </w:rPr>
              <w:instrText>PAGE</w:instrText>
            </w:r>
            <w:r w:rsidRPr="00765DC2">
              <w:rPr>
                <w:b/>
                <w:bCs/>
                <w:sz w:val="21"/>
                <w:szCs w:val="21"/>
              </w:rPr>
              <w:fldChar w:fldCharType="separate"/>
            </w:r>
            <w:r w:rsidR="001C3220">
              <w:rPr>
                <w:b/>
                <w:bCs/>
                <w:noProof/>
                <w:sz w:val="21"/>
                <w:szCs w:val="21"/>
              </w:rPr>
              <w:t>48</w:t>
            </w:r>
            <w:r w:rsidRPr="00765DC2">
              <w:rPr>
                <w:b/>
                <w:bCs/>
                <w:sz w:val="21"/>
                <w:szCs w:val="21"/>
              </w:rPr>
              <w:fldChar w:fldCharType="end"/>
            </w:r>
            <w:r w:rsidRPr="00765DC2">
              <w:rPr>
                <w:sz w:val="21"/>
                <w:szCs w:val="21"/>
                <w:lang w:val="zh-CN" w:eastAsia="zh-CN"/>
              </w:rPr>
              <w:t xml:space="preserve"> / </w:t>
            </w:r>
            <w:r w:rsidRPr="00765DC2">
              <w:rPr>
                <w:b/>
                <w:bCs/>
                <w:sz w:val="21"/>
                <w:szCs w:val="21"/>
              </w:rPr>
              <w:fldChar w:fldCharType="begin"/>
            </w:r>
            <w:r w:rsidRPr="00765DC2">
              <w:rPr>
                <w:b/>
                <w:bCs/>
                <w:sz w:val="21"/>
                <w:szCs w:val="21"/>
              </w:rPr>
              <w:instrText>NUMPAGES</w:instrText>
            </w:r>
            <w:r w:rsidRPr="00765DC2">
              <w:rPr>
                <w:b/>
                <w:bCs/>
                <w:sz w:val="21"/>
                <w:szCs w:val="21"/>
              </w:rPr>
              <w:fldChar w:fldCharType="separate"/>
            </w:r>
            <w:r w:rsidR="001C3220">
              <w:rPr>
                <w:b/>
                <w:bCs/>
                <w:noProof/>
                <w:sz w:val="21"/>
                <w:szCs w:val="21"/>
              </w:rPr>
              <w:t>48</w:t>
            </w:r>
            <w:r w:rsidRPr="00765DC2">
              <w:rPr>
                <w:b/>
                <w:bCs/>
                <w:sz w:val="21"/>
                <w:szCs w:val="21"/>
              </w:rPr>
              <w:fldChar w:fldCharType="end"/>
            </w:r>
          </w:p>
        </w:sdtContent>
      </w:sdt>
    </w:sdtContent>
  </w:sdt>
  <w:p w14:paraId="5AB8E18D" w14:textId="77777777" w:rsidR="00BA28CF" w:rsidRDefault="00BA28CF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D5EEF2" w14:textId="77777777" w:rsidR="00463775" w:rsidRDefault="00463775" w:rsidP="00765DC2">
      <w:r>
        <w:separator/>
      </w:r>
    </w:p>
  </w:footnote>
  <w:footnote w:type="continuationSeparator" w:id="0">
    <w:p w14:paraId="6A7B9F18" w14:textId="77777777" w:rsidR="00463775" w:rsidRDefault="00463775" w:rsidP="00765DC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bordersDoNotSurroundHeader/>
  <w:bordersDoNotSurroundFooter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77B3E"/>
    <w:rsid w:val="00013037"/>
    <w:rsid w:val="00021C45"/>
    <w:rsid w:val="0004200F"/>
    <w:rsid w:val="00045C68"/>
    <w:rsid w:val="000545D5"/>
    <w:rsid w:val="000654F3"/>
    <w:rsid w:val="000B3B33"/>
    <w:rsid w:val="000F1717"/>
    <w:rsid w:val="000F765E"/>
    <w:rsid w:val="0011189F"/>
    <w:rsid w:val="001525A6"/>
    <w:rsid w:val="001C3220"/>
    <w:rsid w:val="001C5B7A"/>
    <w:rsid w:val="001D6434"/>
    <w:rsid w:val="00204A62"/>
    <w:rsid w:val="00206A2D"/>
    <w:rsid w:val="00217FFC"/>
    <w:rsid w:val="0023046B"/>
    <w:rsid w:val="002338DD"/>
    <w:rsid w:val="00242761"/>
    <w:rsid w:val="00247963"/>
    <w:rsid w:val="00251011"/>
    <w:rsid w:val="002C3F7F"/>
    <w:rsid w:val="002C7645"/>
    <w:rsid w:val="002E7B20"/>
    <w:rsid w:val="002F607B"/>
    <w:rsid w:val="00321884"/>
    <w:rsid w:val="00340317"/>
    <w:rsid w:val="00355A13"/>
    <w:rsid w:val="003815E1"/>
    <w:rsid w:val="003853D4"/>
    <w:rsid w:val="003924D2"/>
    <w:rsid w:val="003A57C3"/>
    <w:rsid w:val="003D1717"/>
    <w:rsid w:val="004317A7"/>
    <w:rsid w:val="00434777"/>
    <w:rsid w:val="00463775"/>
    <w:rsid w:val="00472739"/>
    <w:rsid w:val="004B65E8"/>
    <w:rsid w:val="004F41BD"/>
    <w:rsid w:val="00520B56"/>
    <w:rsid w:val="005333DF"/>
    <w:rsid w:val="0055496C"/>
    <w:rsid w:val="00570ECD"/>
    <w:rsid w:val="00572F43"/>
    <w:rsid w:val="00596AD1"/>
    <w:rsid w:val="005A30FA"/>
    <w:rsid w:val="005E7704"/>
    <w:rsid w:val="006122AB"/>
    <w:rsid w:val="006F0985"/>
    <w:rsid w:val="006F76C8"/>
    <w:rsid w:val="007012D6"/>
    <w:rsid w:val="00712E10"/>
    <w:rsid w:val="00716A40"/>
    <w:rsid w:val="007204DF"/>
    <w:rsid w:val="00735E72"/>
    <w:rsid w:val="0074464A"/>
    <w:rsid w:val="007622AC"/>
    <w:rsid w:val="00765229"/>
    <w:rsid w:val="00765DC2"/>
    <w:rsid w:val="007705C5"/>
    <w:rsid w:val="007730A7"/>
    <w:rsid w:val="00777013"/>
    <w:rsid w:val="0079305A"/>
    <w:rsid w:val="007B4604"/>
    <w:rsid w:val="00820E66"/>
    <w:rsid w:val="00821062"/>
    <w:rsid w:val="0083206D"/>
    <w:rsid w:val="008705B0"/>
    <w:rsid w:val="00871007"/>
    <w:rsid w:val="008A3716"/>
    <w:rsid w:val="008B1B56"/>
    <w:rsid w:val="008B6347"/>
    <w:rsid w:val="008E17BD"/>
    <w:rsid w:val="008E6D97"/>
    <w:rsid w:val="008E7B0E"/>
    <w:rsid w:val="008F1A1D"/>
    <w:rsid w:val="008F2A05"/>
    <w:rsid w:val="00913BA0"/>
    <w:rsid w:val="00977219"/>
    <w:rsid w:val="009A02B8"/>
    <w:rsid w:val="009A150E"/>
    <w:rsid w:val="009B6B76"/>
    <w:rsid w:val="009D799D"/>
    <w:rsid w:val="00A10150"/>
    <w:rsid w:val="00A77B3E"/>
    <w:rsid w:val="00A85D7E"/>
    <w:rsid w:val="00A946FD"/>
    <w:rsid w:val="00AA024D"/>
    <w:rsid w:val="00AC000B"/>
    <w:rsid w:val="00AC49FF"/>
    <w:rsid w:val="00B063BC"/>
    <w:rsid w:val="00B156F5"/>
    <w:rsid w:val="00B175AA"/>
    <w:rsid w:val="00B26893"/>
    <w:rsid w:val="00B45051"/>
    <w:rsid w:val="00B70CC3"/>
    <w:rsid w:val="00B84A4B"/>
    <w:rsid w:val="00B93950"/>
    <w:rsid w:val="00BA28CF"/>
    <w:rsid w:val="00BD56FD"/>
    <w:rsid w:val="00C42B9B"/>
    <w:rsid w:val="00C606B4"/>
    <w:rsid w:val="00C648D3"/>
    <w:rsid w:val="00C65077"/>
    <w:rsid w:val="00C96FD2"/>
    <w:rsid w:val="00CA2A55"/>
    <w:rsid w:val="00CA41C0"/>
    <w:rsid w:val="00D04B51"/>
    <w:rsid w:val="00D13785"/>
    <w:rsid w:val="00D27C83"/>
    <w:rsid w:val="00D4489B"/>
    <w:rsid w:val="00D465B3"/>
    <w:rsid w:val="00D475C1"/>
    <w:rsid w:val="00D51C7F"/>
    <w:rsid w:val="00DB77F0"/>
    <w:rsid w:val="00E03603"/>
    <w:rsid w:val="00E453F9"/>
    <w:rsid w:val="00E81AC1"/>
    <w:rsid w:val="00F17A14"/>
    <w:rsid w:val="00F345D7"/>
    <w:rsid w:val="00F4571D"/>
    <w:rsid w:val="00F733F5"/>
    <w:rsid w:val="00FA0698"/>
    <w:rsid w:val="00FC1E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189AFE1"/>
  <w15:docId w15:val="{C0B7DFB7-B3D4-4FE6-9B4B-4632FBC375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765D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765DC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65DC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65DC2"/>
    <w:rPr>
      <w:sz w:val="18"/>
      <w:szCs w:val="18"/>
    </w:rPr>
  </w:style>
  <w:style w:type="table" w:styleId="4">
    <w:name w:val="Plain Table 4"/>
    <w:basedOn w:val="a1"/>
    <w:uiPriority w:val="44"/>
    <w:rsid w:val="0047273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6">
    <w:name w:val="List Table 6 Colorful"/>
    <w:basedOn w:val="a1"/>
    <w:uiPriority w:val="51"/>
    <w:rsid w:val="009B6B76"/>
    <w:rPr>
      <w:rFonts w:asciiTheme="minorHAnsi" w:hAnsiTheme="minorHAnsi" w:cstheme="minorBidi"/>
      <w:color w:val="000000" w:themeColor="text1"/>
      <w:sz w:val="22"/>
      <w:szCs w:val="22"/>
      <w:lang w:val="el-GR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a7">
    <w:name w:val="Balloon Text"/>
    <w:basedOn w:val="a"/>
    <w:link w:val="a8"/>
    <w:semiHidden/>
    <w:unhideWhenUsed/>
    <w:rsid w:val="00BA28CF"/>
    <w:rPr>
      <w:rFonts w:ascii="Segoe UI" w:hAnsi="Segoe UI" w:cs="Segoe UI"/>
      <w:sz w:val="18"/>
      <w:szCs w:val="18"/>
    </w:rPr>
  </w:style>
  <w:style w:type="character" w:customStyle="1" w:styleId="a8">
    <w:name w:val="批注框文本 字符"/>
    <w:basedOn w:val="a0"/>
    <w:link w:val="a7"/>
    <w:semiHidden/>
    <w:rsid w:val="00BA28C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645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8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91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49</Pages>
  <Words>13750</Words>
  <Characters>78380</Characters>
  <Application>Microsoft Office Word</Application>
  <DocSecurity>0</DocSecurity>
  <Lines>653</Lines>
  <Paragraphs>183</Paragraphs>
  <ScaleCrop>false</ScaleCrop>
  <HeadingPairs>
    <vt:vector size="4" baseType="variant">
      <vt:variant>
        <vt:lpstr>Τίτλο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19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George Ax</dc:creator>
  <cp:lastModifiedBy>jiaping yan</cp:lastModifiedBy>
  <cp:revision>22</cp:revision>
  <dcterms:created xsi:type="dcterms:W3CDTF">2021-04-28T18:19:00Z</dcterms:created>
  <dcterms:modified xsi:type="dcterms:W3CDTF">2021-05-27T09:34:00Z</dcterms:modified>
</cp:coreProperties>
</file>